
<file path=[Content_Types].xml><?xml version="1.0" encoding="utf-8"?>
<Types xmlns="http://schemas.openxmlformats.org/package/2006/content-types"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C18BA3" w14:textId="5CEB2E3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ancang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Sistem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Informasi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pustakaan</w:t>
      </w:r>
      <w:proofErr w:type="spellEnd"/>
      <w:r w:rsidR="0030729A">
        <w:rPr>
          <w:rFonts w:ascii="Times New Roman" w:hAnsi="Times New Roman" w:cs="Times New Roman"/>
          <w:sz w:val="28"/>
          <w:szCs w:val="28"/>
        </w:rPr>
        <w:t xml:space="preserve"> SMPN 8 Depok</w:t>
      </w:r>
    </w:p>
    <w:p w14:paraId="608B31D8" w14:textId="10696730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Menggunak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Java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Netbeans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8.2</w:t>
      </w:r>
    </w:p>
    <w:p w14:paraId="36A868A4" w14:textId="77777777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6DC6708" w14:textId="75C32B00" w:rsidR="00247FD4" w:rsidRPr="00247FD4" w:rsidRDefault="00280250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740BB378" wp14:editId="06E6A119">
            <wp:extent cx="1498852" cy="151200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8852" cy="15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81BAB" w14:textId="6E3ECF6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36"/>
          <w:szCs w:val="36"/>
        </w:rPr>
      </w:pPr>
      <w:r w:rsidRPr="00280250">
        <w:rPr>
          <w:rFonts w:ascii="Times New Roman" w:hAnsi="Times New Roman" w:cs="Times New Roman"/>
          <w:sz w:val="36"/>
          <w:szCs w:val="36"/>
        </w:rPr>
        <w:t>LAPORAN PRAKTIK KERJA LAPANGAN</w:t>
      </w:r>
    </w:p>
    <w:p w14:paraId="7AA872D8" w14:textId="29DF0465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80250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PKL pada Program Diploma III</w:t>
      </w:r>
    </w:p>
    <w:p w14:paraId="6BB851E2" w14:textId="192A37FA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3B22274" w14:textId="755F0498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280250">
        <w:rPr>
          <w:rFonts w:ascii="Times New Roman" w:hAnsi="Times New Roman" w:cs="Times New Roman"/>
          <w:sz w:val="28"/>
          <w:szCs w:val="28"/>
        </w:rPr>
        <w:t>Muhammad Fajar</w:t>
      </w:r>
    </w:p>
    <w:p w14:paraId="6C97E4CC" w14:textId="07FD2D96" w:rsidR="00280250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gramStart"/>
      <w:r>
        <w:rPr>
          <w:rFonts w:ascii="Times New Roman" w:hAnsi="Times New Roman" w:cs="Times New Roman"/>
          <w:sz w:val="28"/>
          <w:szCs w:val="28"/>
        </w:rPr>
        <w:t>NIM :</w:t>
      </w:r>
      <w:proofErr w:type="gramEnd"/>
      <w:r>
        <w:rPr>
          <w:rFonts w:ascii="Times New Roman" w:hAnsi="Times New Roman" w:cs="Times New Roman"/>
          <w:sz w:val="28"/>
          <w:szCs w:val="28"/>
        </w:rPr>
        <w:t xml:space="preserve"> </w:t>
      </w:r>
      <w:r w:rsidR="00280250" w:rsidRPr="00280250">
        <w:rPr>
          <w:rFonts w:ascii="Times New Roman" w:hAnsi="Times New Roman" w:cs="Times New Roman"/>
          <w:sz w:val="28"/>
          <w:szCs w:val="28"/>
        </w:rPr>
        <w:t>13180581</w:t>
      </w:r>
    </w:p>
    <w:p w14:paraId="7C22FE28" w14:textId="6F82B94D" w:rsid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050BC459" w14:textId="2F784A19" w:rsidR="00B3064A" w:rsidRDefault="00B3064A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4BF6AAA" w14:textId="77777777" w:rsidR="00B3064A" w:rsidRDefault="00B3064A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2CDF275" w14:textId="41E4160B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662E73CB" w14:textId="1157D512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47FD4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7195BE05" w14:textId="66803D18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Universitas Bina Sarana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60B4B063" w14:textId="49AE1426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>Depok</w:t>
      </w:r>
    </w:p>
    <w:p w14:paraId="3647D9C3" w14:textId="29AEBC74" w:rsidR="0030729A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>2020</w:t>
      </w:r>
    </w:p>
    <w:p w14:paraId="7ECF1AD3" w14:textId="486B4F50" w:rsidR="008D5165" w:rsidRPr="008D5165" w:rsidRDefault="0030729A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="008D5165" w:rsidRPr="008D5165">
        <w:rPr>
          <w:rFonts w:ascii="Times New Roman" w:hAnsi="Times New Roman" w:cs="Times New Roman"/>
          <w:sz w:val="24"/>
          <w:szCs w:val="24"/>
        </w:rPr>
        <w:lastRenderedPageBreak/>
        <w:t>PERSETUJUAN DAN PENGESAHAN LAPORAN PRAKTIK KERJA LAPANGAN</w:t>
      </w:r>
    </w:p>
    <w:p w14:paraId="6A45144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28AD5A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etuju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ah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izin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proofErr w:type="gramStart"/>
      <w:r w:rsidRPr="008D516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2020/2021 di Semester Lima</w:t>
      </w:r>
    </w:p>
    <w:p w14:paraId="6E8F5EA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D2F7B19" w14:textId="57CE7C57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784EC00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19231BD" w14:textId="464640D5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DOSEN PENASEHAT AKADEMIK</w:t>
      </w:r>
    </w:p>
    <w:p w14:paraId="108B20B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Kelas 13.5D.01</w:t>
      </w:r>
    </w:p>
    <w:p w14:paraId="4471D1AF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8606EE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B32C14" w14:textId="0789D11B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Handin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Widyastut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proofErr w:type="gram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M.Kom</w:t>
      </w:r>
      <w:proofErr w:type="spellEnd"/>
      <w:proofErr w:type="gramEnd"/>
    </w:p>
    <w:p w14:paraId="7DF3A83B" w14:textId="0459F41C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F687DA" w14:textId="77777777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746653B" w14:textId="62A9C234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lastRenderedPageBreak/>
        <w:t>PENILAI LAPORAN PRAKTIK KERJA LAPANGAN</w:t>
      </w:r>
    </w:p>
    <w:p w14:paraId="258C41F3" w14:textId="77777777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CC50657" w14:textId="611BEC55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......................................</w:t>
      </w:r>
    </w:p>
    <w:p w14:paraId="3D9102E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F29842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6C0A2E3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35D813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7AF2340" w14:textId="4D54254F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PENILAI</w:t>
      </w:r>
    </w:p>
    <w:p w14:paraId="24E819A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(..............................................)</w:t>
      </w:r>
    </w:p>
    <w:p w14:paraId="772C04FC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C82D08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 xml:space="preserve">Saran-saran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e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>:</w:t>
      </w:r>
    </w:p>
    <w:p w14:paraId="0C9AC56E" w14:textId="37DA7A2E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6FCC481B" w14:textId="09EFB92E" w:rsidR="00A863C6" w:rsidRDefault="00A863C6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3C6">
        <w:rPr>
          <w:rFonts w:ascii="Times New Roman" w:hAnsi="Times New Roman" w:cs="Times New Roman"/>
          <w:b/>
          <w:bCs/>
          <w:sz w:val="28"/>
          <w:szCs w:val="28"/>
        </w:rPr>
        <w:lastRenderedPageBreak/>
        <w:t>KATA PENGANTAR</w:t>
      </w:r>
    </w:p>
    <w:p w14:paraId="4C9FBE80" w14:textId="77777777" w:rsidR="008F3341" w:rsidRDefault="008F3341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477182C" w14:textId="137B196C" w:rsidR="00A863C6" w:rsidRDefault="004A2FE0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Rasa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Allah SWT,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-Nya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iad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kir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"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ancang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Sistem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Informasi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SMPN 8 Depok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Menggunak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Java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8.2"</w:t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>.</w:t>
      </w:r>
      <w:r w:rsidR="00582B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74B1AB" w14:textId="4541E39D" w:rsidR="00582B7B" w:rsidRPr="004A2FE0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PKL pada Program Diploma III di Universitas Bina Saran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8.2.</w:t>
      </w:r>
    </w:p>
    <w:p w14:paraId="2527D66E" w14:textId="41F6978E" w:rsidR="00247FD4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garah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cap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besar-besarny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="00D25BFE">
        <w:rPr>
          <w:rFonts w:ascii="Times New Roman" w:hAnsi="Times New Roman" w:cs="Times New Roman"/>
          <w:sz w:val="24"/>
          <w:szCs w:val="24"/>
        </w:rPr>
        <w:t>terhormat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C20FB27" w14:textId="78C680CB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7247D338" w14:textId="5E9910BC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F4709F" w14:textId="029D273C" w:rsidR="00D25BFE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Handin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Widyastut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5F0F49">
        <w:rPr>
          <w:rFonts w:ascii="Times New Roman" w:hAnsi="Times New Roman" w:cs="Times New Roman"/>
          <w:sz w:val="24"/>
          <w:szCs w:val="24"/>
        </w:rPr>
        <w:t>M.Ko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F6D59A" w14:textId="40990810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49D73597" w14:textId="4659B73C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Ag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hid </w:t>
      </w:r>
      <w:proofErr w:type="spellStart"/>
      <w:r>
        <w:rPr>
          <w:rFonts w:ascii="Times New Roman" w:hAnsi="Times New Roman" w:cs="Times New Roman"/>
          <w:sz w:val="24"/>
          <w:szCs w:val="24"/>
        </w:rPr>
        <w:t>Syahr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94C972" w14:textId="27993D47" w:rsidR="00BA009B" w:rsidRDefault="00697A29" w:rsidP="00BA00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saran dan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jadi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depanny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>.</w:t>
      </w:r>
    </w:p>
    <w:p w14:paraId="4C86B234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3FFBBDB" w14:textId="3A86545F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</w:t>
      </w:r>
      <w:r w:rsidR="008F3341">
        <w:rPr>
          <w:rFonts w:ascii="Times New Roman" w:hAnsi="Times New Roman" w:cs="Times New Roman"/>
          <w:sz w:val="24"/>
          <w:szCs w:val="24"/>
        </w:rPr>
        <w:t xml:space="preserve">4 </w:t>
      </w:r>
      <w:proofErr w:type="spellStart"/>
      <w:r w:rsidR="008F3341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8F3341"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314ABBDE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9C1A90" w14:textId="6D548476" w:rsidR="006E0257" w:rsidRDefault="00BA009B" w:rsidP="00BA009B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F3341">
        <w:rPr>
          <w:rFonts w:ascii="Times New Roman" w:hAnsi="Times New Roman" w:cs="Times New Roman"/>
          <w:sz w:val="24"/>
          <w:szCs w:val="24"/>
        </w:rPr>
        <w:t xml:space="preserve">    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7EABEF31" w14:textId="77777777" w:rsidR="006E0257" w:rsidRDefault="006E02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F454E58" w14:textId="077C7F69" w:rsidR="00BA009B" w:rsidRDefault="006E0257" w:rsidP="006E0257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E0257"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ISI</w:t>
      </w:r>
    </w:p>
    <w:p w14:paraId="4E308834" w14:textId="0D0C2803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……………………</w:t>
      </w:r>
      <w:r w:rsidR="001C25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2570"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7978F2D4" w14:textId="49808479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.</w:t>
      </w:r>
      <w:r w:rsidR="001C2570">
        <w:rPr>
          <w:rFonts w:ascii="Times New Roman" w:hAnsi="Times New Roman" w:cs="Times New Roman"/>
          <w:sz w:val="24"/>
          <w:szCs w:val="24"/>
        </w:rPr>
        <w:t xml:space="preserve"> ii</w:t>
      </w:r>
    </w:p>
    <w:p w14:paraId="1260E56C" w14:textId="7E4E3C05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="001C2570">
        <w:rPr>
          <w:rFonts w:ascii="Times New Roman" w:hAnsi="Times New Roman" w:cs="Times New Roman"/>
          <w:sz w:val="24"/>
          <w:szCs w:val="24"/>
        </w:rPr>
        <w:t xml:space="preserve"> iii</w:t>
      </w:r>
    </w:p>
    <w:p w14:paraId="00347719" w14:textId="68ADA052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……………………….</w:t>
      </w:r>
      <w:r w:rsidR="001C2570">
        <w:rPr>
          <w:rFonts w:ascii="Times New Roman" w:hAnsi="Times New Roman" w:cs="Times New Roman"/>
          <w:sz w:val="24"/>
          <w:szCs w:val="24"/>
        </w:rPr>
        <w:t xml:space="preserve"> iv</w:t>
      </w:r>
    </w:p>
    <w:p w14:paraId="4A119E77" w14:textId="64BC434D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Isi …………………………………………………………………</w:t>
      </w:r>
      <w:r w:rsidR="00FD1740">
        <w:rPr>
          <w:rFonts w:ascii="Times New Roman" w:hAnsi="Times New Roman" w:cs="Times New Roman"/>
          <w:sz w:val="24"/>
          <w:szCs w:val="24"/>
        </w:rPr>
        <w:t xml:space="preserve"> vi</w:t>
      </w:r>
    </w:p>
    <w:p w14:paraId="6C814879" w14:textId="156BCD08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Gambar ………………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="00FD1740">
        <w:rPr>
          <w:rFonts w:ascii="Times New Roman" w:hAnsi="Times New Roman" w:cs="Times New Roman"/>
          <w:sz w:val="24"/>
          <w:szCs w:val="24"/>
        </w:rPr>
        <w:t xml:space="preserve"> viii</w:t>
      </w:r>
    </w:p>
    <w:p w14:paraId="05B6587F" w14:textId="3F6DC30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AFC2D82" w14:textId="77777777" w:rsidR="006E0257" w:rsidRPr="009569F8" w:rsidRDefault="006E0257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2CE2C2EA" w14:textId="77777777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</w:p>
    <w:p w14:paraId="5FD72385" w14:textId="259B7D4E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</w:p>
    <w:p w14:paraId="76DFDBAD" w14:textId="5922D581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</w:p>
    <w:p w14:paraId="1220DFB0" w14:textId="28658A3C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0257"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</w:p>
    <w:p w14:paraId="5835CDD8" w14:textId="12320FF9" w:rsidR="006E0257" w:rsidRP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</w:t>
      </w:r>
    </w:p>
    <w:p w14:paraId="2C411635" w14:textId="182D9F2B" w:rsidR="006E0257" w:rsidRPr="009569F8" w:rsidRDefault="006E0257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1D62B205" w14:textId="633B9C1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1.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</w:p>
    <w:p w14:paraId="13B95CE6" w14:textId="2E2D0BA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2.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1258CE5" w14:textId="48A0D509" w:rsidR="009F2381" w:rsidRDefault="009F238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2.1. Sejarah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4857BC87" w14:textId="37683DF6" w:rsidR="009569F8" w:rsidRDefault="009569F8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2.</w:t>
      </w:r>
      <w:r w:rsidR="009F2381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-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.</w:t>
      </w:r>
    </w:p>
    <w:p w14:paraId="23888113" w14:textId="01E34013" w:rsidR="009569F8" w:rsidRDefault="009569F8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</w:t>
      </w:r>
    </w:p>
    <w:p w14:paraId="061DBF0C" w14:textId="71010CC8" w:rsidR="00B55FA1" w:rsidRDefault="00B55FA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14BE1">
        <w:rPr>
          <w:rFonts w:ascii="Times New Roman" w:hAnsi="Times New Roman" w:cs="Times New Roman"/>
          <w:sz w:val="24"/>
          <w:szCs w:val="24"/>
        </w:rPr>
        <w:t xml:space="preserve">    </w:t>
      </w:r>
      <w:r>
        <w:rPr>
          <w:rFonts w:ascii="Times New Roman" w:hAnsi="Times New Roman" w:cs="Times New Roman"/>
          <w:sz w:val="24"/>
          <w:szCs w:val="24"/>
        </w:rPr>
        <w:t xml:space="preserve">2.2.3.1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va </w:t>
      </w:r>
      <w:r w:rsidR="00D14BE1">
        <w:rPr>
          <w:rFonts w:ascii="Times New Roman" w:hAnsi="Times New Roman" w:cs="Times New Roman"/>
          <w:sz w:val="24"/>
          <w:szCs w:val="24"/>
        </w:rPr>
        <w:t>………………………</w:t>
      </w:r>
    </w:p>
    <w:p w14:paraId="1B167BCF" w14:textId="1DF8A3DD" w:rsidR="009569F8" w:rsidRDefault="009569F8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UX dan UI Desain ……………………………………</w:t>
      </w:r>
    </w:p>
    <w:p w14:paraId="66B30563" w14:textId="2463699D" w:rsidR="00140105" w:rsidRDefault="00140105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 UML</w:t>
      </w:r>
      <w:r w:rsidRPr="0014010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0678F">
        <w:rPr>
          <w:rFonts w:ascii="Times New Roman" w:hAnsi="Times New Roman" w:cs="Times New Roman"/>
          <w:sz w:val="24"/>
          <w:szCs w:val="24"/>
        </w:rPr>
        <w:t>(</w:t>
      </w:r>
      <w:r w:rsidRPr="0010678F">
        <w:rPr>
          <w:rFonts w:ascii="Times New Roman" w:hAnsi="Times New Roman" w:cs="Times New Roman"/>
          <w:i/>
          <w:iCs/>
          <w:sz w:val="24"/>
          <w:szCs w:val="24"/>
          <w:lang w:val="id-ID"/>
        </w:rPr>
        <w:t>Unified Modeling Language</w:t>
      </w:r>
      <w:r w:rsidR="0010678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>
        <w:rPr>
          <w:rFonts w:ascii="Times New Roman" w:hAnsi="Times New Roman" w:cs="Times New Roman"/>
          <w:sz w:val="24"/>
          <w:szCs w:val="24"/>
        </w:rPr>
        <w:t>……….</w:t>
      </w:r>
    </w:p>
    <w:p w14:paraId="14D76A01" w14:textId="05FD3473" w:rsidR="00C80CA1" w:rsidRDefault="00C80CA1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1. Sejarah UML …………………………….</w:t>
      </w:r>
    </w:p>
    <w:p w14:paraId="5DD1D2BA" w14:textId="070ACC06" w:rsidR="00C80CA1" w:rsidRDefault="00C80CA1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2. Diagram UML ………………………………</w:t>
      </w:r>
    </w:p>
    <w:p w14:paraId="4187F1ED" w14:textId="59B39E9F" w:rsidR="009F2381" w:rsidRDefault="009F2381" w:rsidP="00530B8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140105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.2 …………………………………………….</w:t>
      </w:r>
    </w:p>
    <w:p w14:paraId="04222D53" w14:textId="357C7D71" w:rsidR="009F2381" w:rsidRPr="00530B8D" w:rsidRDefault="009F2381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30B8D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ab/>
        <w:t xml:space="preserve">ANALISA SISTEM </w:t>
      </w:r>
      <w:r w:rsidR="00C12245">
        <w:rPr>
          <w:rFonts w:ascii="Times New Roman" w:hAnsi="Times New Roman" w:cs="Times New Roman"/>
          <w:b/>
          <w:bCs/>
          <w:sz w:val="24"/>
          <w:szCs w:val="24"/>
        </w:rPr>
        <w:t xml:space="preserve">INFORMASI 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>PERPUSTAKAAN</w:t>
      </w:r>
    </w:p>
    <w:p w14:paraId="1C218F69" w14:textId="550FB363" w:rsidR="009F2381" w:rsidRDefault="009F238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1.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  <w:r w:rsidR="00530B8D">
        <w:rPr>
          <w:rFonts w:ascii="Times New Roman" w:hAnsi="Times New Roman" w:cs="Times New Roman"/>
          <w:sz w:val="24"/>
          <w:szCs w:val="24"/>
        </w:rPr>
        <w:t>…….</w:t>
      </w:r>
    </w:p>
    <w:p w14:paraId="5661D0CE" w14:textId="3772ED61" w:rsidR="00530B8D" w:rsidRDefault="00530B8D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C12245">
        <w:rPr>
          <w:rFonts w:ascii="Times New Roman" w:hAnsi="Times New Roman" w:cs="Times New Roman"/>
          <w:sz w:val="24"/>
          <w:szCs w:val="24"/>
        </w:rPr>
        <w:tab/>
        <w:t xml:space="preserve">       </w:t>
      </w:r>
      <w:r w:rsidR="004C7DC5">
        <w:rPr>
          <w:rFonts w:ascii="Times New Roman" w:hAnsi="Times New Roman" w:cs="Times New Roman"/>
          <w:sz w:val="24"/>
          <w:szCs w:val="24"/>
        </w:rPr>
        <w:t>3.1.1. Sejarah SMP Negeri 8 Depok ……………………</w:t>
      </w:r>
    </w:p>
    <w:p w14:paraId="4F0967D9" w14:textId="29BE4441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2. </w:t>
      </w:r>
      <w:proofErr w:type="spellStart"/>
      <w:r>
        <w:rPr>
          <w:rFonts w:ascii="Times New Roman" w:hAnsi="Times New Roman" w:cs="Times New Roman"/>
          <w:sz w:val="24"/>
          <w:szCs w:val="24"/>
        </w:rPr>
        <w:t>V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0D02ECB0" w14:textId="732430D1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3.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</w:t>
      </w:r>
    </w:p>
    <w:p w14:paraId="4E71A9DA" w14:textId="04B45740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2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7DCD6423" w14:textId="66C1613D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3.3. Hasil Analisa ………………………………………….</w:t>
      </w:r>
    </w:p>
    <w:p w14:paraId="23BC4DF5" w14:textId="46CBD6AF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4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4F7E280" w14:textId="2A7DAC8D" w:rsidR="004C7DC5" w:rsidRDefault="004C7DC5" w:rsidP="00F053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5.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……………………………….</w:t>
      </w:r>
    </w:p>
    <w:p w14:paraId="325162E8" w14:textId="005DD7B6" w:rsidR="00F053A2" w:rsidRPr="00F053A2" w:rsidRDefault="00F053A2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053A2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2B291951" w14:textId="080AC522" w:rsidR="00F053A2" w:rsidRDefault="00F053A2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1. Kesimpulan</w:t>
      </w:r>
    </w:p>
    <w:p w14:paraId="3264FA55" w14:textId="2039703C" w:rsidR="00F053A2" w:rsidRDefault="00F053A2" w:rsidP="00F053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2. Saran</w:t>
      </w:r>
    </w:p>
    <w:p w14:paraId="56938131" w14:textId="7102ADA6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…….</w:t>
      </w:r>
    </w:p>
    <w:p w14:paraId="2331C03B" w14:textId="788DCEB2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RIWAYAT HIDUP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</w:t>
      </w:r>
    </w:p>
    <w:p w14:paraId="1FC25188" w14:textId="35D1CA5D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SURAT KETERANGAN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…..</w:t>
      </w:r>
      <w:proofErr w:type="gram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..</w:t>
      </w:r>
    </w:p>
    <w:p w14:paraId="2D60A37E" w14:textId="26D646A9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EMBAR NILAI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.</w:t>
      </w:r>
    </w:p>
    <w:p w14:paraId="37F5DCE8" w14:textId="39EB6F12" w:rsidR="00C330F0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AMPIRAN-LAMPIRA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…..</w:t>
      </w:r>
      <w:proofErr w:type="gramEnd"/>
    </w:p>
    <w:p w14:paraId="1810E3CD" w14:textId="77777777" w:rsidR="00C330F0" w:rsidRDefault="00C330F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0A31558" w14:textId="6E36007F" w:rsidR="00137091" w:rsidRDefault="00C330F0" w:rsidP="00137091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330F0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GAMBAR</w:t>
      </w:r>
    </w:p>
    <w:p w14:paraId="28BDEC2B" w14:textId="1919F3FB" w:rsidR="00137091" w:rsidRDefault="00137091" w:rsidP="004A31E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3B1AD2B" w14:textId="54DC53A9" w:rsidR="00137091" w:rsidRDefault="00137091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4A31EA"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4A31EA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4A31EA" w:rsidRPr="004A31E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A31EA" w:rsidRPr="004A31EA">
        <w:rPr>
          <w:rFonts w:ascii="Times New Roman" w:hAnsi="Times New Roman" w:cs="Times New Roman"/>
          <w:sz w:val="24"/>
          <w:szCs w:val="24"/>
        </w:rPr>
        <w:t xml:space="preserve"> ……………………………</w:t>
      </w:r>
    </w:p>
    <w:p w14:paraId="6BF38CAE" w14:textId="02980704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8124678" w14:textId="477C3FD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Word Process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6431F3E" w14:textId="53FB03F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Desktop Publish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33FC9A2" w14:textId="5EF722B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Spreadsheet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27362D" w14:textId="59F3EB49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Database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78562C85" w14:textId="63AC446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Grafi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F6D1CB" w14:textId="7C5CA9D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3DB2CBE" w14:textId="52F76D1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A504040" w14:textId="29F0F41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10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3BDBF2E" w14:textId="1BD07EA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1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Multimedia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5BF8B7" w14:textId="2898A3C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0615660" w14:textId="02CF65C8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Antivirus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13B8F2C" w14:textId="69805962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UI dan UX Desa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4F04CD9" w14:textId="7BF1F97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Java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8.2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1C0EDB6" w14:textId="425011AB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 xml:space="preserve">.1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16C2087" w14:textId="24A35DB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C28CAD8" w14:textId="3905D1A5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Log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E15EE35" w14:textId="3A2A0AE1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Uta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A604F54" w14:textId="67B63FC3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BD02ED2" w14:textId="4DAE8346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A0F7F2" w14:textId="5088BD84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654C798" w14:textId="6AC3FE87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D79F366" w14:textId="0C507D22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5135F67" w14:textId="7777777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654ECE7" w14:textId="77777777" w:rsidR="00137091" w:rsidRDefault="00137091" w:rsidP="0013709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17C7C0" w14:textId="77777777" w:rsidR="00C330F0" w:rsidRDefault="00C330F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br w:type="page"/>
      </w:r>
    </w:p>
    <w:p w14:paraId="67BA052F" w14:textId="64173A55" w:rsidR="00F053A2" w:rsidRP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</w:p>
    <w:p w14:paraId="6A25B4EE" w14:textId="032D7517" w:rsid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t>PENDAHULUAN</w:t>
      </w:r>
    </w:p>
    <w:p w14:paraId="6443899E" w14:textId="0E035D79" w:rsidR="00350671" w:rsidRDefault="00350671" w:rsidP="00423B19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4D0EAEDC" w14:textId="77777777" w:rsidR="007F76F7" w:rsidRDefault="00350671" w:rsidP="007F76F7">
      <w:pPr>
        <w:pStyle w:val="ListParagraph"/>
        <w:numPr>
          <w:ilvl w:val="1"/>
          <w:numId w:val="6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Latar</w:t>
      </w:r>
      <w:proofErr w:type="spellEnd"/>
      <w:r w:rsidRPr="007F76F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Belakang</w:t>
      </w:r>
      <w:proofErr w:type="spellEnd"/>
    </w:p>
    <w:p w14:paraId="2AE4A6C8" w14:textId="2E31F19C" w:rsidR="00350671" w:rsidRPr="007F76F7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4.0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i zaman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an internet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ilepas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>.</w:t>
      </w:r>
    </w:p>
    <w:p w14:paraId="72BFEB24" w14:textId="0D10EB17" w:rsidR="00350671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ulpe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>.</w:t>
      </w:r>
    </w:p>
    <w:p w14:paraId="57D50CFC" w14:textId="01D48737" w:rsidR="007F76F7" w:rsidRDefault="007F76F7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g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ter-otomat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E5A1B0" w14:textId="7378A7F0" w:rsidR="00350671" w:rsidRDefault="00350671" w:rsidP="007F76F7">
      <w:p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29B86C4F" w14:textId="1A71BF6E" w:rsidR="007F76F7" w:rsidRPr="007A51E6" w:rsidRDefault="00350671" w:rsidP="007F76F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A51E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1.2.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Maksud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3AA208F" w14:textId="6F849D57" w:rsidR="004C7DC5" w:rsidRDefault="007F76F7" w:rsidP="007F76F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E5B2FFE" w14:textId="54F8798D" w:rsidR="007F76F7" w:rsidRDefault="007F76F7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A51E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inj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luar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>.</w:t>
      </w:r>
    </w:p>
    <w:p w14:paraId="5B5BE831" w14:textId="53FE271F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82FADC5" w14:textId="5ABFEF68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05054AE" w14:textId="32ED10B5" w:rsidR="006D6F93" w:rsidRDefault="006D6F93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A6B822" w14:textId="7BFFB8BA" w:rsidR="006D6F93" w:rsidRDefault="006D6F93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) pada semester 5 (lima) pada program Diploma III.</w:t>
      </w:r>
    </w:p>
    <w:p w14:paraId="1C5EB993" w14:textId="77777777" w:rsidR="00B3248B" w:rsidRDefault="00B3248B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5A173CC" w14:textId="7901F592" w:rsidR="00B3248B" w:rsidRP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1.3.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5B36D294" w14:textId="18003D84" w:rsid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C44A314" w14:textId="6B33C29E" w:rsidR="00B3248B" w:rsidRDefault="00B3248B" w:rsidP="00B3248B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E74172">
        <w:rPr>
          <w:rFonts w:ascii="Times New Roman" w:hAnsi="Times New Roman" w:cs="Times New Roman"/>
          <w:i/>
          <w:iCs/>
          <w:sz w:val="24"/>
          <w:szCs w:val="24"/>
        </w:rPr>
        <w:t>interview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3BBE2534" w14:textId="79167550" w:rsidR="00B3248B" w:rsidRDefault="00B3248B" w:rsidP="00B3248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6D9F84B5" w14:textId="7E6719D7" w:rsidR="00B3248B" w:rsidRDefault="00697A29" w:rsidP="00E74172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bservation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5457498F" w14:textId="54500DD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309C26" w14:textId="5929F3E4" w:rsidR="00697A29" w:rsidRDefault="00697A29" w:rsidP="00697A29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staka</w:t>
      </w:r>
    </w:p>
    <w:p w14:paraId="397E557C" w14:textId="21F01A9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-li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-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84C5F3" w14:textId="249B6108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E6398F" w14:textId="2C023F64" w:rsidR="00EB030F" w:rsidRP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B030F">
        <w:rPr>
          <w:rFonts w:ascii="Times New Roman" w:hAnsi="Times New Roman" w:cs="Times New Roman"/>
          <w:b/>
          <w:bCs/>
          <w:sz w:val="24"/>
          <w:szCs w:val="24"/>
        </w:rPr>
        <w:t xml:space="preserve">1.4. Ruang </w:t>
      </w:r>
      <w:proofErr w:type="spellStart"/>
      <w:r w:rsidRPr="00EB030F">
        <w:rPr>
          <w:rFonts w:ascii="Times New Roman" w:hAnsi="Times New Roman" w:cs="Times New Roman"/>
          <w:b/>
          <w:bCs/>
          <w:sz w:val="24"/>
          <w:szCs w:val="24"/>
        </w:rPr>
        <w:t>Lingkup</w:t>
      </w:r>
      <w:proofErr w:type="spellEnd"/>
    </w:p>
    <w:p w14:paraId="6D469EA4" w14:textId="06FF397E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om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084D4BC0" w14:textId="185FC857" w:rsid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44D7F3" w14:textId="247F6A21" w:rsidR="004B268F" w:rsidRP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1.5.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Sistematika</w:t>
      </w:r>
      <w:proofErr w:type="spellEnd"/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Penulisan</w:t>
      </w:r>
      <w:proofErr w:type="spellEnd"/>
    </w:p>
    <w:p w14:paraId="44CE8A5A" w14:textId="77777777" w:rsidR="00423B19" w:rsidRDefault="004B268F" w:rsidP="00423B1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="00F71FB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20BB11" w14:textId="3C95403F" w:rsidR="004B268F" w:rsidRPr="00F71FB1" w:rsidRDefault="00F71FB1" w:rsidP="00423B1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0A3073E3" w14:textId="7E166045" w:rsidR="00F71FB1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1FC270" w14:textId="1979AFE5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3073231F" w14:textId="11327745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Bab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</w:t>
      </w:r>
      <w:r w:rsidR="00CA14E4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, UI dan UX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Jav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8.2</w:t>
      </w:r>
    </w:p>
    <w:p w14:paraId="4C172D69" w14:textId="6FF8B63F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ANALISA SISTEM INFORMASI PERPUSTAKAAN</w:t>
      </w:r>
    </w:p>
    <w:p w14:paraId="3035E41F" w14:textId="2F532A09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E7D3DF9" w14:textId="156687F0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065B3148" w14:textId="77777777" w:rsidR="00423B19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>.</w:t>
      </w:r>
    </w:p>
    <w:p w14:paraId="12704AFA" w14:textId="77777777" w:rsidR="00423B19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423B19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I</w:t>
      </w:r>
    </w:p>
    <w:p w14:paraId="45BF4296" w14:textId="69FD48E2" w:rsidR="00F71FB1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23B19">
        <w:rPr>
          <w:rFonts w:ascii="Times New Roman" w:hAnsi="Times New Roman" w:cs="Times New Roman"/>
          <w:b/>
          <w:bCs/>
          <w:sz w:val="28"/>
          <w:szCs w:val="28"/>
        </w:rPr>
        <w:t>LANDASAN TEORI</w:t>
      </w:r>
    </w:p>
    <w:p w14:paraId="3B782762" w14:textId="429E73E4" w:rsidR="00F71FB1" w:rsidRDefault="00F71FB1" w:rsidP="00F71FB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D0B975" w14:textId="34E202B5" w:rsidR="00423B19" w:rsidRPr="004F7530" w:rsidRDefault="00423B19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1.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</w:p>
    <w:p w14:paraId="5D8EB637" w14:textId="4CD74F04" w:rsidR="00423B19" w:rsidRDefault="00423B19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instruksi-instruks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</w:t>
      </w:r>
      <w:r w:rsidR="004F7530" w:rsidRPr="004F7530">
        <w:rPr>
          <w:rFonts w:ascii="Times New Roman" w:hAnsi="Times New Roman" w:cs="Times New Roman"/>
          <w:sz w:val="24"/>
          <w:szCs w:val="24"/>
        </w:rPr>
        <w:t>omputas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ndiri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>.</w:t>
      </w:r>
    </w:p>
    <w:p w14:paraId="7AFF25EA" w14:textId="77777777" w:rsidR="00FE4013" w:rsidRDefault="00FE4013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9DD769" w14:textId="2E6BBD79" w:rsid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6D5F6BF9" w14:textId="77777777" w:rsidR="00B3064A" w:rsidRDefault="00B3064A" w:rsidP="00B3064A">
      <w:pPr>
        <w:keepNext/>
        <w:spacing w:line="480" w:lineRule="auto"/>
        <w:jc w:val="center"/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582521" wp14:editId="6F6B2033">
            <wp:extent cx="3714750" cy="2437397"/>
            <wp:effectExtent l="0" t="0" r="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0088" cy="2447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5089E5" w14:textId="6A6D9942" w:rsidR="00B3064A" w:rsidRPr="0004610F" w:rsidRDefault="00B3064A" w:rsidP="00B3064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 w:rsidRPr="0004610F"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75B219CF" w14:textId="0B378061" w:rsidR="00E50B64" w:rsidRPr="00E50B64" w:rsidRDefault="004F7530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fi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acara di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film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musi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cara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ayak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onto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tasiu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19C006C" w14:textId="4943D64B" w:rsidR="004F7530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Nama lai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perasi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A80DE27" w14:textId="77777777" w:rsidR="00FE4013" w:rsidRDefault="00FE4013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D72E1A" w14:textId="73A06678" w:rsidR="004F7530" w:rsidRP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1. Sejarah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2EEBF8A7" w14:textId="77777777" w:rsidR="0004610F" w:rsidRDefault="004F7530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F7530">
        <w:rPr>
          <w:rFonts w:ascii="Times New Roman" w:hAnsi="Times New Roman" w:cs="Times New Roman"/>
          <w:sz w:val="24"/>
          <w:szCs w:val="24"/>
        </w:rPr>
        <w:t xml:space="preserve">Awal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l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rofeso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Charles Babbage (1791-1871)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12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ulangkal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ten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kemud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empat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Usaha Babbage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22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usul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526081" w14:textId="77777777" w:rsidR="0004610F" w:rsidRDefault="0004610F" w:rsidP="0004610F">
      <w:pPr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AF6210C" wp14:editId="6D337AAD">
            <wp:extent cx="4038288" cy="3457341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6175" cy="3464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66D6D" w14:textId="099D707E" w:rsidR="0004610F" w:rsidRPr="0004610F" w:rsidRDefault="0004610F" w:rsidP="0004610F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Mesi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Differensial</w:t>
      </w:r>
      <w:proofErr w:type="spellEnd"/>
    </w:p>
    <w:p w14:paraId="6B87F39D" w14:textId="00FB4F63" w:rsidR="004F7530" w:rsidRDefault="004F7530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ap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alk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iba-tib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inspir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eneral-purpose</w:t>
      </w:r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nalytical Engine.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Babbage</w:t>
      </w:r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, Augusta Ada King (1815-1842)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revi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komunikas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lytic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Engin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pemah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ugusta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ngkinkan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mer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980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han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merik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ik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ghorm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>.</w:t>
      </w:r>
    </w:p>
    <w:p w14:paraId="442136E5" w14:textId="77777777" w:rsidR="00FE4013" w:rsidRDefault="00FE4013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0491BED" w14:textId="3505F1BC" w:rsidR="00B35DD8" w:rsidRPr="00E50B64" w:rsidRDefault="00E50B64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2.2.2.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Jenis-jenis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4B63270F" w14:textId="77777777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penggunanya.Dalam</w:t>
      </w:r>
      <w:proofErr w:type="spellEnd"/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ap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asing-masing.</w:t>
      </w:r>
    </w:p>
    <w:p w14:paraId="2BEB912D" w14:textId="2D141930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:</w:t>
      </w:r>
    </w:p>
    <w:p w14:paraId="072D335C" w14:textId="4A3CC8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a. Word Processing</w:t>
      </w:r>
    </w:p>
    <w:p w14:paraId="6713EF89" w14:textId="77777777" w:rsidR="00392883" w:rsidRDefault="0004610F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6D71941" wp14:editId="2A9B9042">
            <wp:extent cx="3799148" cy="2667000"/>
            <wp:effectExtent l="0" t="0" r="0" b="0"/>
            <wp:docPr id="5" name="Picture 5" descr="Lesson 1: Getting Familiar with Microsoft Word 2010 - Microsoft Office 20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Lesson 1: Getting Familiar with Microsoft Word 2010 - Microsoft Office 20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7821" cy="2708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8CB6AB" w14:textId="77F13A6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Word Processing</w:t>
      </w:r>
    </w:p>
    <w:p w14:paraId="6DCDDD95" w14:textId="08062A4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Word Processing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E621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kata</w:t>
      </w:r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unt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Microsoft Word, Lotus Ami Pro dan WordPerfect.</w:t>
      </w:r>
    </w:p>
    <w:p w14:paraId="0DBA855C" w14:textId="24FFB63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b. Desktop Publishing</w:t>
      </w:r>
    </w:p>
    <w:p w14:paraId="5DA7308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262BE74D" wp14:editId="06F30594">
            <wp:extent cx="3362325" cy="2521940"/>
            <wp:effectExtent l="0" t="0" r="0" b="0"/>
            <wp:docPr id="6" name="Picture 6" descr="WinWorld: Ventura Publisher 2.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WinWorld: Ventura Publisher 2.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7822" cy="2533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018B0" w14:textId="7C59A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Desktop Publishing</w:t>
      </w:r>
    </w:p>
    <w:p w14:paraId="16EB5879" w14:textId="761FB2EF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c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Ventura Publisher, Page Maker.</w:t>
      </w:r>
    </w:p>
    <w:p w14:paraId="5DADDF44" w14:textId="29B837F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c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peadsheet</w:t>
      </w:r>
      <w:proofErr w:type="spellEnd"/>
    </w:p>
    <w:p w14:paraId="15EF294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9661767" wp14:editId="4814C3F4">
            <wp:extent cx="3609975" cy="2030770"/>
            <wp:effectExtent l="0" t="0" r="0" b="7620"/>
            <wp:docPr id="7" name="Picture 7" descr="Fungsi Microsoft Excel yang Perlu Diketahui, Cocok untuk Perkantoran -  Citizen6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ungsi Microsoft Excel yang Perlu Diketahui, Cocok untuk Perkantoran -  Citizen6 Liputan6.com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4103" cy="204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5D253F" w14:textId="1459E535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Spreadsheet</w:t>
      </w:r>
    </w:p>
    <w:p w14:paraId="2A3D3E01" w14:textId="28E7262E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697353">
        <w:rPr>
          <w:rFonts w:ascii="Times New Roman" w:hAnsi="Times New Roman" w:cs="Times New Roman"/>
          <w:sz w:val="24"/>
          <w:szCs w:val="24"/>
        </w:rPr>
        <w:t>-</w:t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lo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Microsoft Excel, Lotus Improv.</w:t>
      </w:r>
    </w:p>
    <w:p w14:paraId="0A80871B" w14:textId="4AF6927A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d. Database Management System</w:t>
      </w:r>
    </w:p>
    <w:p w14:paraId="3B0FD9F7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05653EB" wp14:editId="1FF0CF79">
            <wp:extent cx="4074068" cy="2552700"/>
            <wp:effectExtent l="0" t="0" r="3175" b="0"/>
            <wp:docPr id="8" name="Picture 8" descr="Perangkat Lunak dan Aplikasi Database | Microsoft Acces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Perangkat Lunak dan Aplikasi Database | Microsoft Access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909"/>
                    <a:stretch/>
                  </pic:blipFill>
                  <pic:spPr bwMode="auto">
                    <a:xfrm>
                      <a:off x="0" y="0"/>
                      <a:ext cx="4116276" cy="25791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618341" w14:textId="38131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6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Database</w:t>
      </w:r>
    </w:p>
    <w:p w14:paraId="47EB4664" w14:textId="569618FA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Dari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,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Database Management System</w:t>
      </w:r>
      <w:r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BMS)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databas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Paradox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, Microsoft Access, Approach.</w:t>
      </w:r>
    </w:p>
    <w:p w14:paraId="27F83D20" w14:textId="3F3767FF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e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Grafis</w:t>
      </w:r>
      <w:proofErr w:type="spellEnd"/>
    </w:p>
    <w:p w14:paraId="27835705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F61F12" wp14:editId="22C2C6BE">
            <wp:extent cx="3429000" cy="2321719"/>
            <wp:effectExtent l="0" t="0" r="0" b="2540"/>
            <wp:docPr id="9" name="Picture 9" descr="CorelDRAW - Wiki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orelDRAW - Wikipedia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9530" cy="2328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336FB" w14:textId="2070C11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7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Grafis</w:t>
      </w:r>
      <w:proofErr w:type="spellEnd"/>
    </w:p>
    <w:p w14:paraId="374FEFEA" w14:textId="26A9BCC5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raphics</w:t>
      </w:r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Corel Draw, Stanford Graphics, Visio.</w:t>
      </w:r>
    </w:p>
    <w:p w14:paraId="10B3B575" w14:textId="76F6717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f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Akuntasi</w:t>
      </w:r>
      <w:proofErr w:type="spellEnd"/>
    </w:p>
    <w:p w14:paraId="07AFF5CE" w14:textId="4872569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590647C" wp14:editId="27B0E119">
            <wp:extent cx="3960952" cy="2238375"/>
            <wp:effectExtent l="0" t="0" r="1905" b="0"/>
            <wp:docPr id="12" name="Picture 12" descr="Download] Aplikasi Akuntansi MYOB - Komputerisasi Akuntansi - Doelnasir I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ownload] Aplikasi Akuntansi MYOB - Komputerisasi Akuntansi - Doelnasir ID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8811" cy="2242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295FB" w14:textId="59F2522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8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Akuntansi</w:t>
      </w:r>
      <w:proofErr w:type="spellEnd"/>
    </w:p>
    <w:p w14:paraId="59450DFD" w14:textId="7972599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unt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MYOB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cEasy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ciol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2000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achTree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.</w:t>
      </w:r>
    </w:p>
    <w:p w14:paraId="1B0B96ED" w14:textId="59F339A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g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tatistik</w:t>
      </w:r>
      <w:proofErr w:type="spellEnd"/>
    </w:p>
    <w:p w14:paraId="5BF7D3FE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E6A6025" wp14:editId="7C856887">
            <wp:extent cx="2894456" cy="1914525"/>
            <wp:effectExtent l="0" t="0" r="1270" b="0"/>
            <wp:docPr id="11" name="Picture 11" descr="SPSS for the Classroom: the Basic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SPSS for the Classroom: the Basics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066" cy="197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AC01D6" w14:textId="58808ED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9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tatistik</w:t>
      </w:r>
      <w:proofErr w:type="spellEnd"/>
    </w:p>
    <w:p w14:paraId="2DB66288" w14:textId="0F110578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SAS, SPS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c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8EECD61" w14:textId="7C2CBA8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h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Komunikasi</w:t>
      </w:r>
      <w:proofErr w:type="spellEnd"/>
    </w:p>
    <w:p w14:paraId="6966E474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A7636AD" wp14:editId="36483EF7">
            <wp:extent cx="2982940" cy="2333625"/>
            <wp:effectExtent l="0" t="0" r="8255" b="0"/>
            <wp:docPr id="13" name="Picture 13" descr="Messenger for Desktop untuk Windows - Undu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Messenger for Desktop untuk Windows - Unduh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7348" cy="23840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46641" w14:textId="1499E373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0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unikasi</w:t>
      </w:r>
      <w:proofErr w:type="spellEnd"/>
    </w:p>
    <w:p w14:paraId="06E90FD3" w14:textId="61F1A8A6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Communication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Messenger, </w:t>
      </w:r>
      <w:r w:rsidRPr="00E50B64">
        <w:rPr>
          <w:rFonts w:ascii="Times New Roman" w:hAnsi="Times New Roman" w:cs="Times New Roman"/>
          <w:sz w:val="24"/>
          <w:szCs w:val="24"/>
        </w:rPr>
        <w:t xml:space="preserve">Carbon Copy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taFax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rocom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lu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rossTal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3610B88B" w14:textId="00C7AEB8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>. Multimedia</w:t>
      </w:r>
    </w:p>
    <w:p w14:paraId="715C7896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BA877CC" wp14:editId="6DCA5C9A">
            <wp:extent cx="3815758" cy="2943225"/>
            <wp:effectExtent l="0" t="0" r="0" b="0"/>
            <wp:docPr id="14" name="Picture 14" descr="Open Broadcaster Software®️ | OB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Open Broadcaster Software®️ | OBS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538" cy="2959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852A3" w14:textId="0FB4BC71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Multimedia</w:t>
      </w:r>
    </w:p>
    <w:p w14:paraId="04F23328" w14:textId="6DF77F53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software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lat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deo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gital, video player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0B6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OBS Studio, </w:t>
      </w:r>
      <w:r w:rsidRPr="00E50B64">
        <w:rPr>
          <w:rFonts w:ascii="Times New Roman" w:hAnsi="Times New Roman" w:cs="Times New Roman"/>
          <w:sz w:val="24"/>
          <w:szCs w:val="24"/>
        </w:rPr>
        <w:t>Microsoft Video.</w:t>
      </w:r>
    </w:p>
    <w:p w14:paraId="5AA13B2E" w14:textId="6B005A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j. Game</w:t>
      </w:r>
    </w:p>
    <w:p w14:paraId="6E15FE32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3A4D38" wp14:editId="5D927E9E">
            <wp:extent cx="4355465" cy="2452686"/>
            <wp:effectExtent l="0" t="0" r="6985" b="5080"/>
            <wp:docPr id="15" name="Picture 15" descr="Riot Games Resmi Luncurkan Valorant - Tekno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Riot Games Resmi Luncurkan Valorant - Tekno Liputan6.com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6654" cy="2458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622C5F" w14:textId="60EF965F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Game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15F8C847" w14:textId="0209696D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0405">
        <w:rPr>
          <w:rFonts w:ascii="Times New Roman" w:hAnsi="Times New Roman" w:cs="Times New Roman"/>
          <w:sz w:val="24"/>
          <w:szCs w:val="24"/>
        </w:rPr>
        <w:t>Genshin</w:t>
      </w:r>
      <w:proofErr w:type="spellEnd"/>
      <w:r w:rsidR="00720405">
        <w:rPr>
          <w:rFonts w:ascii="Times New Roman" w:hAnsi="Times New Roman" w:cs="Times New Roman"/>
          <w:sz w:val="24"/>
          <w:szCs w:val="24"/>
        </w:rPr>
        <w:t xml:space="preserve"> Impact, Point Blank</w:t>
      </w:r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Valoran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="00E62184">
        <w:rPr>
          <w:rFonts w:ascii="Times New Roman" w:hAnsi="Times New Roman" w:cs="Times New Roman"/>
          <w:sz w:val="24"/>
          <w:szCs w:val="24"/>
        </w:rPr>
        <w:t>Among Us</w:t>
      </w:r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0427FEAC" w14:textId="65C8BAA2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k. Antivirus</w:t>
      </w:r>
    </w:p>
    <w:p w14:paraId="27FAE787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3A661F5" wp14:editId="34108498">
            <wp:extent cx="2905125" cy="2043165"/>
            <wp:effectExtent l="0" t="0" r="0" b="0"/>
            <wp:docPr id="16" name="Picture 16" descr="Mencoba Smadav Pro - Antivirus Lokal yang terlupakan | SayaWR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Mencoba Smadav Pro - Antivirus Lokal yang terlupakan | SayaWRT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4073" cy="2056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B5C7A8" w14:textId="62E1BD6A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Antivirus</w:t>
      </w:r>
    </w:p>
    <w:p w14:paraId="25A82DF9" w14:textId="78BB7AAE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Antivirus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detekd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rus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ertul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SmadAV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, </w:t>
      </w:r>
      <w:r w:rsidRPr="00E50B64">
        <w:rPr>
          <w:rFonts w:ascii="Times New Roman" w:hAnsi="Times New Roman" w:cs="Times New Roman"/>
          <w:sz w:val="24"/>
          <w:szCs w:val="24"/>
        </w:rPr>
        <w:t>McAfee VirusScan, Norton Antivirus, AVG.</w:t>
      </w:r>
    </w:p>
    <w:p w14:paraId="514036AB" w14:textId="61CE4930" w:rsidR="00E50B64" w:rsidRPr="00B55FA1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2.2.3. </w:t>
      </w:r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Bahasa </w:t>
      </w:r>
      <w:proofErr w:type="spellStart"/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</w:p>
    <w:p w14:paraId="41DA9140" w14:textId="5701672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embata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.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programming language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mbat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elektroni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,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ny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0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interpr</w:t>
      </w:r>
      <w:r w:rsidR="00E62184"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er</w:t>
      </w:r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compiler</w:t>
      </w:r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0C78EBA5" w14:textId="4B5E5FA5" w:rsidR="00FE4013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compiler di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sc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</w:t>
      </w:r>
      <w:proofErr w:type="spellStart"/>
      <w:proofErr w:type="gramStart"/>
      <w:r w:rsidRPr="00B55FA1">
        <w:rPr>
          <w:rFonts w:ascii="Times New Roman" w:hAnsi="Times New Roman" w:cs="Times New Roman"/>
          <w:sz w:val="24"/>
          <w:szCs w:val="24"/>
        </w:rPr>
        <w:t>Pascal,Delphi</w:t>
      </w:r>
      <w:proofErr w:type="spellEnd"/>
      <w:proofErr w:type="gram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C, Visual C dan lain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lain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il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masing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masi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pen Source</w:t>
      </w:r>
      <w:r w:rsidRPr="00B55FA1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</w:t>
      </w:r>
      <w:r w:rsidR="00697353">
        <w:rPr>
          <w:rFonts w:ascii="Times New Roman" w:hAnsi="Times New Roman" w:cs="Times New Roman"/>
          <w:sz w:val="24"/>
          <w:szCs w:val="24"/>
        </w:rPr>
        <w:t>m</w:t>
      </w:r>
      <w:r w:rsidRPr="00B55FA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4D524D58" w14:textId="2841605B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1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awah</w:t>
      </w:r>
      <w:proofErr w:type="spellEnd"/>
    </w:p>
    <w:p w14:paraId="290915F8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B55FA1">
        <w:rPr>
          <w:rFonts w:ascii="Times New Roman" w:hAnsi="Times New Roman" w:cs="Times New Roman"/>
          <w:sz w:val="24"/>
          <w:szCs w:val="24"/>
        </w:rPr>
        <w:t xml:space="preserve"> Bahasa Assembly. </w:t>
      </w:r>
    </w:p>
    <w:p w14:paraId="0927066B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2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menengah</w:t>
      </w:r>
      <w:proofErr w:type="spellEnd"/>
    </w:p>
    <w:p w14:paraId="12F31624" w14:textId="05DCF81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lastRenderedPageBreak/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</w:t>
      </w:r>
      <w:r>
        <w:rPr>
          <w:rFonts w:ascii="Times New Roman" w:hAnsi="Times New Roman" w:cs="Times New Roman"/>
          <w:sz w:val="24"/>
          <w:szCs w:val="24"/>
        </w:rPr>
        <w:t>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C.</w:t>
      </w:r>
    </w:p>
    <w:p w14:paraId="7E6F6F93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3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atas</w:t>
      </w:r>
      <w:proofErr w:type="spellEnd"/>
    </w:p>
    <w:p w14:paraId="23F82D35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de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Pascal, Fortran, Cobol, Basic.</w:t>
      </w:r>
    </w:p>
    <w:p w14:paraId="6F1A5387" w14:textId="1B846649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4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objek</w:t>
      </w:r>
      <w:proofErr w:type="spellEnd"/>
    </w:p>
    <w:p w14:paraId="4154ACD3" w14:textId="50543610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>Bahasa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odul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etail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riteria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++, Visu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, Visual Basic, Delphi, Java, dan Visual Cit. Bahasa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3FEE008F" w14:textId="289855A7" w:rsidR="00D14BE1" w:rsidRDefault="00D14BE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1AAA20" w14:textId="4DF0F610" w:rsidR="00D14BE1" w:rsidRPr="00563509" w:rsidRDefault="00D14BE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2.2.3.1. Bahasa </w:t>
      </w:r>
      <w:proofErr w:type="spellStart"/>
      <w:r w:rsidRPr="00563509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 Java</w:t>
      </w:r>
    </w:p>
    <w:p w14:paraId="4F3E9F0C" w14:textId="2526BBA4" w:rsidR="00D14BE1" w:rsidRPr="00D14BE1" w:rsidRDefault="00D14BE1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J</w:t>
      </w:r>
      <w:r w:rsidRPr="00D14BE1">
        <w:rPr>
          <w:rFonts w:ascii="Times New Roman" w:hAnsi="Times New Roman" w:cs="Times New Roman"/>
          <w:sz w:val="24"/>
          <w:szCs w:val="24"/>
        </w:rPr>
        <w:t xml:space="preserve">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D14BE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ting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pe</w:t>
      </w:r>
      <w:r w:rsidR="000F57FB">
        <w:rPr>
          <w:rFonts w:ascii="Times New Roman" w:hAnsi="Times New Roman" w:cs="Times New Roman"/>
          <w:sz w:val="24"/>
          <w:szCs w:val="24"/>
        </w:rPr>
        <w:t>rt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ngaruh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redu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 w:rsidR="000F57FB">
        <w:rPr>
          <w:rFonts w:ascii="Times New Roman" w:hAnsi="Times New Roman" w:cs="Times New Roman"/>
          <w:sz w:val="24"/>
          <w:szCs w:val="24"/>
        </w:rPr>
        <w:t>rja</w:t>
      </w:r>
      <w:r w:rsidRPr="00D14BE1">
        <w:rPr>
          <w:rFonts w:ascii="Times New Roman" w:hAnsi="Times New Roman" w:cs="Times New Roman"/>
          <w:sz w:val="24"/>
          <w:szCs w:val="24"/>
        </w:rPr>
        <w:t>lan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mak</w:t>
      </w:r>
      <w:r w:rsidR="000F57FB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</w:t>
      </w:r>
      <w:r w:rsidR="000F57FB">
        <w:rPr>
          <w:rFonts w:ascii="Times New Roman" w:hAnsi="Times New Roman" w:cs="Times New Roman"/>
          <w:sz w:val="24"/>
          <w:szCs w:val="24"/>
        </w:rPr>
        <w:t>r</w:t>
      </w:r>
      <w:r w:rsidRPr="00D14BE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me</w:t>
      </w:r>
      <w:r w:rsidRPr="00D14BE1">
        <w:rPr>
          <w:rFonts w:ascii="Times New Roman" w:hAnsi="Times New Roman" w:cs="Times New Roman"/>
          <w:sz w:val="24"/>
          <w:szCs w:val="24"/>
        </w:rPr>
        <w:t>lomp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jad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ro</w:t>
      </w:r>
      <w:r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nte</w:t>
      </w:r>
      <w:r w:rsidR="000F57FB">
        <w:rPr>
          <w:rFonts w:ascii="Times New Roman" w:hAnsi="Times New Roman" w:cs="Times New Roman"/>
          <w:sz w:val="24"/>
          <w:szCs w:val="24"/>
        </w:rPr>
        <w:t>rn</w:t>
      </w:r>
      <w:r w:rsidRPr="00D14BE1">
        <w:rPr>
          <w:rFonts w:ascii="Times New Roman" w:hAnsi="Times New Roman" w:cs="Times New Roman"/>
          <w:sz w:val="24"/>
          <w:szCs w:val="24"/>
        </w:rPr>
        <w:t xml:space="preserve">et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rilis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lastRenderedPageBreak/>
        <w:t>mem</w:t>
      </w:r>
      <w:r w:rsidRPr="00D14BE1">
        <w:rPr>
          <w:rFonts w:ascii="Times New Roman" w:hAnsi="Times New Roman" w:cs="Times New Roman"/>
          <w:sz w:val="24"/>
          <w:szCs w:val="24"/>
        </w:rPr>
        <w:t>per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o</w:t>
      </w:r>
      <w:r w:rsidR="000F57FB">
        <w:rPr>
          <w:rFonts w:ascii="Times New Roman" w:hAnsi="Times New Roman" w:cs="Times New Roman"/>
          <w:sz w:val="24"/>
          <w:szCs w:val="24"/>
        </w:rPr>
        <w:t>si</w:t>
      </w:r>
      <w:r w:rsidRPr="00D14BE1">
        <w:rPr>
          <w:rFonts w:ascii="Times New Roman" w:hAnsi="Times New Roman" w:cs="Times New Roman"/>
          <w:sz w:val="24"/>
          <w:szCs w:val="24"/>
        </w:rPr>
        <w:t>si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Hari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as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jad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il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aplikasi-aplika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rbas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w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kata</w:t>
      </w:r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dunia modern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kendali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ol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jav</w:t>
      </w:r>
      <w:r w:rsidR="000F57FB">
        <w:rPr>
          <w:rFonts w:ascii="Times New Roman" w:hAnsi="Times New Roman" w:cs="Times New Roman"/>
          <w:sz w:val="24"/>
          <w:szCs w:val="24"/>
        </w:rPr>
        <w:t>a</w:t>
      </w:r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1CB388" w14:textId="55C134A3" w:rsidR="00D14BE1" w:rsidRDefault="0056350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uks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ampuan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j</w:t>
      </w:r>
      <w:r w:rsidR="00D14BE1" w:rsidRPr="00D14BE1">
        <w:rPr>
          <w:rFonts w:ascii="Times New Roman" w:hAnsi="Times New Roman" w:cs="Times New Roman"/>
          <w:sz w:val="24"/>
          <w:szCs w:val="24"/>
        </w:rPr>
        <w:t>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K </w:t>
      </w:r>
      <w:r>
        <w:rPr>
          <w:rFonts w:ascii="Times New Roman" w:hAnsi="Times New Roman" w:cs="Times New Roman"/>
          <w:sz w:val="24"/>
          <w:szCs w:val="24"/>
        </w:rPr>
        <w:t>1</w:t>
      </w:r>
      <w:r w:rsidR="00D14BE1" w:rsidRPr="00D14BE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0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en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ba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ul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ekspektas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para prog</w:t>
      </w:r>
      <w:r>
        <w:rPr>
          <w:rFonts w:ascii="Times New Roman" w:hAnsi="Times New Roman" w:cs="Times New Roman"/>
          <w:sz w:val="24"/>
          <w:szCs w:val="24"/>
        </w:rPr>
        <w:t>r</w:t>
      </w:r>
      <w:r w:rsidR="00D14BE1" w:rsidRPr="00D14BE1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mer. Yang pa</w:t>
      </w:r>
      <w:r>
        <w:rPr>
          <w:rFonts w:ascii="Times New Roman" w:hAnsi="Times New Roman" w:cs="Times New Roman"/>
          <w:sz w:val="24"/>
          <w:szCs w:val="24"/>
        </w:rPr>
        <w:t>lin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ti</w:t>
      </w:r>
      <w:r w:rsidR="00D14BE1" w:rsidRPr="00D14BE1">
        <w:rPr>
          <w:rFonts w:ascii="Times New Roman" w:hAnsi="Times New Roman" w:cs="Times New Roman"/>
          <w:sz w:val="24"/>
          <w:szCs w:val="24"/>
        </w:rPr>
        <w:t>d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cipt</w:t>
      </w:r>
      <w:r>
        <w:rPr>
          <w:rFonts w:ascii="Times New Roman" w:hAnsi="Times New Roman" w:cs="Times New Roman"/>
          <w:sz w:val="24"/>
          <w:szCs w:val="24"/>
        </w:rPr>
        <w:t>a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r</w:t>
      </w:r>
      <w:r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</w:t>
      </w:r>
      <w:r w:rsidR="00D14BE1"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komoda</w:t>
      </w:r>
      <w:r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ubah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</w:t>
      </w:r>
      <w:r>
        <w:rPr>
          <w:rFonts w:ascii="Times New Roman" w:hAnsi="Times New Roman" w:cs="Times New Roman"/>
          <w:sz w:val="24"/>
          <w:szCs w:val="24"/>
        </w:rPr>
        <w:t>n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ompu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usial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p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jad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m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</w:t>
      </w:r>
      <w:r>
        <w:rPr>
          <w:rFonts w:ascii="Times New Roman" w:hAnsi="Times New Roman" w:cs="Times New Roman"/>
          <w:sz w:val="24"/>
          <w:szCs w:val="24"/>
        </w:rPr>
        <w:t>b</w:t>
      </w:r>
      <w:r w:rsidR="00D14BE1" w:rsidRPr="00D14BE1">
        <w:rPr>
          <w:rFonts w:ascii="Times New Roman" w:hAnsi="Times New Roman" w:cs="Times New Roman"/>
          <w:sz w:val="24"/>
          <w:szCs w:val="24"/>
        </w:rPr>
        <w:t>aga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modern yan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mbutu</w:t>
      </w:r>
      <w:r>
        <w:rPr>
          <w:rFonts w:ascii="Times New Roman" w:hAnsi="Times New Roman" w:cs="Times New Roman"/>
          <w:sz w:val="24"/>
          <w:szCs w:val="24"/>
        </w:rPr>
        <w:t>h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="0069735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up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o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dat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4A61222" w14:textId="62126F00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394C3B" w14:textId="6BDFE669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97110">
        <w:rPr>
          <w:rFonts w:ascii="Times New Roman" w:hAnsi="Times New Roman" w:cs="Times New Roman"/>
          <w:b/>
          <w:bCs/>
          <w:sz w:val="24"/>
          <w:szCs w:val="24"/>
        </w:rPr>
        <w:t>2.3. UX dan UI Desain</w:t>
      </w:r>
    </w:p>
    <w:p w14:paraId="1FD2C6E3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FE10666" wp14:editId="00906028">
            <wp:extent cx="4328458" cy="2590800"/>
            <wp:effectExtent l="0" t="0" r="0" b="0"/>
            <wp:docPr id="17" name="Picture 17" descr="UI/UX Design Guideline. User Interface (UI) dan User Experience… | by I  Putu Agastya werdikatama | PPL A1 IEBS | Mediu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UI/UX Design Guideline. User Interface (UI) dan User Experience… | by I  Putu Agastya werdikatama | PPL A1 IEBS | Medium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576" cy="2593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95D44" w14:textId="0A973236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UI dan UX Desain</w:t>
      </w:r>
    </w:p>
    <w:p w14:paraId="3CA58646" w14:textId="1B98E9E1" w:rsidR="00066ED9" w:rsidRDefault="00066ED9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F86168">
        <w:rPr>
          <w:rFonts w:ascii="Times New Roman" w:hAnsi="Times New Roman" w:cs="Times New Roman"/>
          <w:i/>
          <w:iCs/>
          <w:sz w:val="24"/>
          <w:szCs w:val="24"/>
        </w:rPr>
        <w:t>mobil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eser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mbe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 dan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 Ketika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.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visual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</w:t>
      </w:r>
    </w:p>
    <w:p w14:paraId="54511DA1" w14:textId="4A13180D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8E76EC" w14:textId="251697AD" w:rsidR="00C80CA1" w:rsidRP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80CA1">
        <w:rPr>
          <w:rFonts w:ascii="Times New Roman" w:hAnsi="Times New Roman" w:cs="Times New Roman"/>
          <w:b/>
          <w:bCs/>
          <w:sz w:val="24"/>
          <w:szCs w:val="24"/>
        </w:rPr>
        <w:t>2.4. UML (</w:t>
      </w:r>
      <w:r w:rsidRPr="00C80CA1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Unified Modeling Language</w:t>
      </w:r>
      <w:r w:rsidRPr="00C80CA1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017984AE" w14:textId="14A8E1AC" w:rsidR="00C80CA1" w:rsidRPr="00C80CA1" w:rsidRDefault="00C80CA1" w:rsidP="00C80CA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Unified Modeling Language</w:t>
      </w:r>
      <w:r w:rsidRPr="00C80CA1">
        <w:rPr>
          <w:rFonts w:ascii="Times New Roman" w:hAnsi="Times New Roman" w:cs="Times New Roman"/>
          <w:sz w:val="24"/>
          <w:szCs w:val="24"/>
        </w:rPr>
        <w:t xml:space="preserve"> (UM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OOP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likas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too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perkenal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odel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80-a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pa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rakti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too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IBM.</w:t>
      </w:r>
    </w:p>
    <w:p w14:paraId="1AB40B36" w14:textId="3989B16E" w:rsidR="0045565D" w:rsidRDefault="00C80CA1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80CA1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visualis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Grady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Jim Rumbaugh, dan Ivar Jacobso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lastRenderedPageBreak/>
        <w:t>meni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jadikan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t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72689A55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4B3EFED" w14:textId="75D4B13E" w:rsidR="0045565D" w:rsidRPr="00753E9B" w:rsidRDefault="0045565D" w:rsidP="0045565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3E9B">
        <w:rPr>
          <w:rFonts w:ascii="Times New Roman" w:hAnsi="Times New Roman" w:cs="Times New Roman"/>
          <w:b/>
          <w:bCs/>
          <w:sz w:val="24"/>
          <w:szCs w:val="24"/>
        </w:rPr>
        <w:t>2.4.1. Sejarah UML</w:t>
      </w:r>
    </w:p>
    <w:p w14:paraId="1AA90C42" w14:textId="77777777" w:rsidR="0045565D" w:rsidRPr="00C80CA1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e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0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uluh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munc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i dunia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coad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O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MT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hlaer-mello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wirf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-brock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sb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</w:t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method war</w:t>
      </w:r>
      <w:r w:rsidRPr="00C80C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ing-masi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o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ndiri-sendi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l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62480090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4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Rumbaugh dan Jacobson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oko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a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pelopo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yatu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5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relea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raft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(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0.8)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6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oordin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 (OMG).</w:t>
      </w:r>
    </w:p>
    <w:p w14:paraId="29DF47E7" w14:textId="68BDB9D1" w:rsid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8E7059" w14:textId="5743E0B7" w:rsidR="0045565D" w:rsidRP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2.4.2. Diagram UML</w:t>
      </w:r>
    </w:p>
    <w:p w14:paraId="742454F6" w14:textId="77777777" w:rsidR="0045565D" w:rsidRPr="0045565D" w:rsidRDefault="0045565D" w:rsidP="004556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5565D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:</w:t>
      </w:r>
    </w:p>
    <w:p w14:paraId="30DC67D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28964E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eptual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BF19132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equenc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(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message</w:t>
      </w:r>
      <w:r w:rsidRPr="0045565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s.</w:t>
      </w:r>
    </w:p>
    <w:p w14:paraId="3D5BEE60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llaboration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0AD4B018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tat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C744CAE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Activity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Use Case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an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4AE7F63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lass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2559BA14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Objec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7E44652F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mpon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20EAA6B3" w14:textId="47CAD65C" w:rsid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Deploym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50BFB43" w14:textId="77777777" w:rsid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2A65C9" w14:textId="0D2E7389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2FAC"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="00C80CA1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Java </w:t>
      </w:r>
      <w:proofErr w:type="spellStart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 8.2</w:t>
      </w:r>
    </w:p>
    <w:p w14:paraId="6D8E7650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A8A902F" wp14:editId="4173D642">
            <wp:extent cx="3816963" cy="2257425"/>
            <wp:effectExtent l="0" t="0" r="0" b="0"/>
            <wp:docPr id="18" name="Picture 18" descr="NetBeans IDE - Base IDE Featur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NetBeans IDE - Base IDE Features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4759" cy="2285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E07CB" w14:textId="4501BB2B" w:rsidR="00140105" w:rsidRPr="0004610F" w:rsidRDefault="00140105" w:rsidP="00140105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Java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Netbeans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8.2</w:t>
      </w:r>
    </w:p>
    <w:p w14:paraId="3595AFB2" w14:textId="7D2DFC2B" w:rsidR="00752FAC" w:rsidRDefault="00752FAC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open source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(IDE)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web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HTML5, PHP dan C ++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engka</w:t>
      </w:r>
      <w:r>
        <w:rPr>
          <w:rFonts w:ascii="Times New Roman" w:hAnsi="Times New Roman" w:cs="Times New Roman"/>
          <w:sz w:val="24"/>
          <w:szCs w:val="24"/>
        </w:rPr>
        <w:t>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cipt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debugging</w:t>
      </w:r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ada Windows, Linux, Mac OS X,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UNIX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, Java EE 7, dan JavaFX 2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XML, layanan Web, dan SQL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GlassFis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.</w:t>
      </w:r>
    </w:p>
    <w:p w14:paraId="23D079BA" w14:textId="683005FD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nsep</w:t>
      </w:r>
      <w:r w:rsidR="00E81EDF">
        <w:rPr>
          <w:rFonts w:ascii="Times New Roman" w:hAnsi="Times New Roman" w:cs="Times New Roman"/>
          <w:sz w:val="24"/>
          <w:szCs w:val="24"/>
        </w:rPr>
        <w:t>-</w:t>
      </w:r>
      <w:r w:rsidRPr="00752FAC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ject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proofErr w:type="gramStart"/>
      <w:r w:rsidRPr="00752F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0FDA9889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.</w:t>
      </w:r>
    </w:p>
    <w:p w14:paraId="501A6994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2006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struktu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un Microsystem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gan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manual (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edito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command prompt)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GU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>.</w:t>
      </w:r>
    </w:p>
    <w:p w14:paraId="20513A3E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visual dan event-driven. Sam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isa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Borland Delphi dan Microsoft Visual Studio.</w:t>
      </w:r>
    </w:p>
    <w:p w14:paraId="39085210" w14:textId="6B28A1EC" w:rsidR="008B35C3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compiler, builder dan debugger internal. Hal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gram. Proses deployment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8B35C3">
        <w:rPr>
          <w:rFonts w:ascii="Times New Roman" w:hAnsi="Times New Roman" w:cs="Times New Roman"/>
          <w:sz w:val="24"/>
          <w:szCs w:val="24"/>
        </w:rPr>
        <w:t>.</w:t>
      </w:r>
    </w:p>
    <w:p w14:paraId="7BDDCEED" w14:textId="33ED0404" w:rsidR="00322303" w:rsidRPr="00350671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  <w:r>
        <w:rPr>
          <w:rFonts w:ascii="Times New Roman" w:hAnsi="Times New Roman" w:cs="Times New Roman"/>
          <w:b/>
          <w:bCs/>
          <w:sz w:val="28"/>
          <w:szCs w:val="28"/>
        </w:rPr>
        <w:t>II</w:t>
      </w:r>
    </w:p>
    <w:p w14:paraId="07584FBD" w14:textId="33F064BB" w:rsidR="00322303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ANALISA SISTEM INFORMASI PERPUSTAKAAN</w:t>
      </w:r>
    </w:p>
    <w:p w14:paraId="61F7C007" w14:textId="77777777" w:rsidR="00322303" w:rsidRDefault="00322303" w:rsidP="00322303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788EB97C" w14:textId="6918DD6E" w:rsidR="00322303" w:rsidRDefault="0032230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Tinjauan</w:t>
      </w:r>
      <w:proofErr w:type="spellEnd"/>
      <w:r w:rsid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Organisasi</w:t>
      </w:r>
      <w:proofErr w:type="spellEnd"/>
    </w:p>
    <w:p w14:paraId="79F3C5E9" w14:textId="77777777" w:rsidR="003D59AF" w:rsidRDefault="003D59AF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DACB7A0" w14:textId="4AC1DD21" w:rsidR="00FE4013" w:rsidRDefault="00FE401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2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3C5D038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guru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0A4D0E50" w14:textId="575C8A7C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 Neg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kis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5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ama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amp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23ED8C35" w14:textId="1439A558" w:rsid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88E2D6" w14:textId="4892BE92" w:rsid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>3.3. Hasil Analisa</w:t>
      </w:r>
    </w:p>
    <w:p w14:paraId="40A5D230" w14:textId="77777777" w:rsidR="003D59AF" w:rsidRPr="00FE4013" w:rsidRDefault="003D59AF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B06C7DF" w14:textId="17A11062" w:rsidR="00FE4013" w:rsidRP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4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okok</w:t>
      </w:r>
      <w:proofErr w:type="spellEnd"/>
    </w:p>
    <w:p w14:paraId="5699A40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lastRenderedPageBreak/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organ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uas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para customer. Ak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icrosoft Excel.</w:t>
      </w:r>
    </w:p>
    <w:p w14:paraId="5F35F77B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il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iterature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da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 Hal-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lit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re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pinj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18FE2E6F" w14:textId="7E8E5ED4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omputer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jal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ktivitas-aktiv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p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lastRenderedPageBreak/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-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36D8DD48" w14:textId="38ADED25" w:rsid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6F840E" w14:textId="64AC7A57" w:rsidR="00FE4013" w:rsidRP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5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mec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Masalah</w:t>
      </w:r>
      <w:proofErr w:type="spellEnd"/>
    </w:p>
    <w:p w14:paraId="47DE51C4" w14:textId="4F9EB988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UML (Unified Modeling Language).</w:t>
      </w:r>
    </w:p>
    <w:p w14:paraId="33CE079B" w14:textId="359177BD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BA41AD" w14:textId="39FD60EC" w:rsidR="00753E9B" w:rsidRPr="0045565D" w:rsidRDefault="00753E9B" w:rsidP="00753E9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5.1. </w:t>
      </w: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</w:p>
    <w:p w14:paraId="14765767" w14:textId="77777777" w:rsidR="00753E9B" w:rsidRDefault="00753E9B" w:rsidP="00753E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actor</w:t>
      </w:r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use case</w:t>
      </w:r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B03BDD2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pad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3D59AF">
        <w:rPr>
          <w:rFonts w:ascii="Times New Roman" w:hAnsi="Times New Roman" w:cs="Times New Roman"/>
          <w:sz w:val="24"/>
          <w:szCs w:val="24"/>
        </w:rPr>
        <w:t>ayan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3D59AF">
        <w:rPr>
          <w:rFonts w:ascii="Times New Roman" w:hAnsi="Times New Roman" w:cs="Times New Roman"/>
          <w:sz w:val="24"/>
          <w:szCs w:val="24"/>
        </w:rPr>
        <w:t xml:space="preserve">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3D59AF">
        <w:rPr>
          <w:rFonts w:ascii="Times New Roman" w:hAnsi="Times New Roman" w:cs="Times New Roman"/>
          <w:sz w:val="24"/>
          <w:szCs w:val="24"/>
        </w:rPr>
        <w:t>iswa</w:t>
      </w:r>
      <w:proofErr w:type="spellEnd"/>
    </w:p>
    <w:p w14:paraId="7995EBFD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25EE375" wp14:editId="0D48BF45">
            <wp:extent cx="2552700" cy="1514475"/>
            <wp:effectExtent l="19050" t="0" r="0" b="0"/>
            <wp:docPr id="2" name="Picture 1" descr="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JP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55270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BC1FD" w14:textId="6CABAD42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1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iswa</w:t>
      </w:r>
      <w:proofErr w:type="spellEnd"/>
    </w:p>
    <w:p w14:paraId="060D88E0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e case diagram pada a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</w:p>
    <w:p w14:paraId="5048A249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ADE83A6" wp14:editId="056D5004">
            <wp:extent cx="2514600" cy="2409825"/>
            <wp:effectExtent l="19050" t="0" r="0" b="0"/>
            <wp:docPr id="19" name="Picture 2" descr="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JP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240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F005A" w14:textId="2B76190C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2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tugas</w:t>
      </w:r>
      <w:proofErr w:type="spellEnd"/>
    </w:p>
    <w:p w14:paraId="48BA7E70" w14:textId="77777777" w:rsidR="00753E9B" w:rsidRDefault="00753E9B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6570E5" w14:textId="5DAD1800" w:rsidR="003D59AF" w:rsidRP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>3.5.</w:t>
      </w:r>
      <w:r w:rsidR="00753E9B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. 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</w:p>
    <w:p w14:paraId="229AC07F" w14:textId="50786065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kami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516E2FA" w14:textId="7A2DF22C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Halaman Login</w:t>
      </w:r>
    </w:p>
    <w:p w14:paraId="4FB07B5E" w14:textId="29F8FBFB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Halaman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s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User Name dan Password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3388DAB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9E66ADF" wp14:editId="425EE71D">
            <wp:extent cx="3558381" cy="2160000"/>
            <wp:effectExtent l="0" t="0" r="444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1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8BA166" w14:textId="3941C6D8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3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Login</w:t>
      </w:r>
    </w:p>
    <w:p w14:paraId="1699E6C8" w14:textId="77777777" w:rsidR="00140105" w:rsidRPr="00140105" w:rsidRDefault="00140105" w:rsidP="00140105"/>
    <w:p w14:paraId="50320BC0" w14:textId="3DC8F452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Utama</w:t>
      </w:r>
    </w:p>
    <w:p w14:paraId="6151CCB9" w14:textId="2BF753B0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Menu Utam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-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53D32516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EB25C08" wp14:editId="14ACD1EC">
            <wp:extent cx="3558382" cy="2160000"/>
            <wp:effectExtent l="0" t="0" r="444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D4A4A0" w14:textId="37B1C0E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4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Utama</w:t>
      </w:r>
    </w:p>
    <w:p w14:paraId="17E414BB" w14:textId="77777777" w:rsidR="00140105" w:rsidRPr="00140105" w:rsidRDefault="00140105" w:rsidP="00140105"/>
    <w:p w14:paraId="7433A5D7" w14:textId="0A5444AB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Anggota</w:t>
      </w:r>
      <w:proofErr w:type="spellEnd"/>
    </w:p>
    <w:p w14:paraId="5DDB0A38" w14:textId="301231B3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lastRenderedPageBreak/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D59AF">
        <w:rPr>
          <w:rFonts w:ascii="Times New Roman" w:hAnsi="Times New Roman" w:cs="Times New Roman"/>
          <w:sz w:val="24"/>
          <w:szCs w:val="24"/>
        </w:rPr>
        <w:t>lain :</w:t>
      </w:r>
      <w:proofErr w:type="gramEnd"/>
      <w:r w:rsidRPr="003D59AF">
        <w:rPr>
          <w:rFonts w:ascii="Times New Roman" w:hAnsi="Times New Roman" w:cs="Times New Roman"/>
          <w:sz w:val="24"/>
          <w:szCs w:val="24"/>
        </w:rPr>
        <w:t xml:space="preserve">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797EB32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D85D23" wp14:editId="4E79F64F">
            <wp:extent cx="3558382" cy="2160000"/>
            <wp:effectExtent l="0" t="0" r="444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BC76A6" w14:textId="03503945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5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Anggota</w:t>
      </w:r>
      <w:proofErr w:type="spellEnd"/>
    </w:p>
    <w:p w14:paraId="4A950FCB" w14:textId="77777777" w:rsidR="00140105" w:rsidRPr="00140105" w:rsidRDefault="00140105" w:rsidP="00140105"/>
    <w:p w14:paraId="7535A499" w14:textId="691F0A1C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66D3D02D" w14:textId="52C2E289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,</w:t>
      </w:r>
      <w:r w:rsidR="00213E96">
        <w:rPr>
          <w:rFonts w:ascii="Times New Roman" w:hAnsi="Times New Roman" w:cs="Times New Roman"/>
          <w:sz w:val="24"/>
          <w:szCs w:val="24"/>
        </w:rPr>
        <w:t xml:space="preserve"> dan</w:t>
      </w:r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648DA115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64B260D" wp14:editId="3BFFABCC">
            <wp:extent cx="3558382" cy="2160000"/>
            <wp:effectExtent l="0" t="0" r="444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EE7153" w14:textId="764D01F0" w:rsidR="004A31EA" w:rsidRDefault="004A31EA" w:rsidP="004A31EA">
      <w:pPr>
        <w:pStyle w:val="Caption"/>
        <w:jc w:val="center"/>
        <w:rPr>
          <w:rFonts w:ascii="Times New Roman" w:hAnsi="Times New Roman" w:cs="Times New Roman"/>
          <w:color w:val="auto"/>
          <w:sz w:val="20"/>
          <w:szCs w:val="20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6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Buku</w:t>
      </w:r>
      <w:proofErr w:type="spellEnd"/>
    </w:p>
    <w:p w14:paraId="14630E6F" w14:textId="77777777" w:rsidR="004A31EA" w:rsidRPr="004A31EA" w:rsidRDefault="004A31EA" w:rsidP="004A31EA"/>
    <w:p w14:paraId="1D23C53A" w14:textId="1D01F205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injaman</w:t>
      </w:r>
      <w:proofErr w:type="spellEnd"/>
    </w:p>
    <w:p w14:paraId="539E54FA" w14:textId="1B6CFAF8" w:rsidR="00140105" w:rsidRPr="00140105" w:rsidRDefault="003D59AF" w:rsidP="00140105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0F2C27FD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C2F0A7C" wp14:editId="5AC06893">
            <wp:extent cx="3558382" cy="2160000"/>
            <wp:effectExtent l="0" t="0" r="444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2D814E" w14:textId="4FB22F27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7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minjaman</w:t>
      </w:r>
      <w:proofErr w:type="spellEnd"/>
    </w:p>
    <w:p w14:paraId="33A5139D" w14:textId="77777777" w:rsidR="00140105" w:rsidRPr="00140105" w:rsidRDefault="00140105" w:rsidP="00140105"/>
    <w:p w14:paraId="08BF682A" w14:textId="26DAA23A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engembalian</w:t>
      </w:r>
      <w:proofErr w:type="spellEnd"/>
    </w:p>
    <w:p w14:paraId="2043E686" w14:textId="77777777" w:rsidR="00140105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D59AF">
        <w:rPr>
          <w:rFonts w:ascii="Times New Roman" w:hAnsi="Times New Roman" w:cs="Times New Roman"/>
          <w:sz w:val="24"/>
          <w:szCs w:val="24"/>
          <w:lang w:val="id-ID"/>
        </w:rPr>
        <w:t>Desain Tampilan Menu Pengembalian merupakan menu yang digunakan mengelola Pengembalian, antara lain Input Pengembalian, Data Pengembalian, dan Cetak.</w:t>
      </w:r>
      <w:r w:rsidR="00140105" w:rsidRPr="0014010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</w:p>
    <w:p w14:paraId="2AD828CC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drawing>
          <wp:inline distT="0" distB="0" distL="0" distR="0" wp14:anchorId="63F4FC66" wp14:editId="4883C599">
            <wp:extent cx="3558382" cy="2160000"/>
            <wp:effectExtent l="0" t="0" r="444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66407" w14:textId="5C4B353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8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ngembalian</w:t>
      </w:r>
      <w:proofErr w:type="spellEnd"/>
    </w:p>
    <w:p w14:paraId="7E715D9D" w14:textId="5E213E54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C6104BE" w14:textId="47A4E06B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Keluar</w:t>
      </w:r>
      <w:proofErr w:type="spellEnd"/>
    </w:p>
    <w:p w14:paraId="6EAE6468" w14:textId="076DF6AE" w:rsidR="003D59AF" w:rsidRDefault="003D59AF" w:rsidP="00687323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Submenu Close dan Exit. Jika Close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e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ogin. Jika Exi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kli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2A2D54A9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EE0C02B" wp14:editId="5541AB57">
            <wp:extent cx="3558382" cy="2160000"/>
            <wp:effectExtent l="0" t="0" r="444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50606" w14:textId="236BB6B5" w:rsidR="00AD595A" w:rsidRPr="0004610F" w:rsidRDefault="00AD595A" w:rsidP="00AD595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9.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eluar</w:t>
      </w:r>
      <w:proofErr w:type="spellEnd"/>
    </w:p>
    <w:p w14:paraId="17966DB4" w14:textId="4984501D" w:rsidR="00B15C0B" w:rsidRDefault="00B15C0B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0233E9" w14:textId="77777777" w:rsidR="00B15C0B" w:rsidRDefault="00B15C0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A5C723" w14:textId="1693F451" w:rsidR="00B15C0B" w:rsidRPr="00423B19" w:rsidRDefault="00B15C0B" w:rsidP="00B15C0B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PUSTAKA</w:t>
      </w:r>
    </w:p>
    <w:p w14:paraId="0DD57D2F" w14:textId="77777777" w:rsidR="00B15C0B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05C5B8F" w14:textId="5E860E10" w:rsidR="00B15C0B" w:rsidRPr="00F109EE" w:rsidRDefault="00B15C0B" w:rsidP="00B15C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109E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109EE">
        <w:rPr>
          <w:rFonts w:ascii="Times New Roman" w:hAnsi="Times New Roman" w:cs="Times New Roman"/>
          <w:sz w:val="24"/>
          <w:szCs w:val="24"/>
        </w:rPr>
        <w:fldChar w:fldCharType="separate"/>
      </w:r>
      <w:r w:rsidRPr="00F109EE">
        <w:rPr>
          <w:rFonts w:ascii="Times New Roman" w:hAnsi="Times New Roman" w:cs="Times New Roman"/>
          <w:noProof/>
          <w:sz w:val="24"/>
          <w:szCs w:val="28"/>
        </w:rPr>
        <w:t>Dhika, Isnain, Tofan. 2019. “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anajemen Villa Menggunakan Java Netbeans Dan</w:t>
      </w:r>
      <w:r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ysql</w:t>
      </w:r>
      <w:r w:rsidRPr="00F109EE">
        <w:rPr>
          <w:rFonts w:ascii="Times New Roman" w:hAnsi="Times New Roman" w:cs="Times New Roman"/>
          <w:noProof/>
          <w:sz w:val="24"/>
          <w:szCs w:val="28"/>
        </w:rPr>
        <w:t>.”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noProof/>
          <w:sz w:val="24"/>
          <w:szCs w:val="28"/>
        </w:rPr>
        <w:t>Ikra-Ith.</w:t>
      </w:r>
    </w:p>
    <w:p w14:paraId="62315118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end"/>
      </w:r>
    </w:p>
    <w:sdt>
      <w:sdtPr>
        <w:id w:val="-1418784108"/>
        <w:docPartObj>
          <w:docPartGallery w:val="Bibliographies"/>
          <w:docPartUnique/>
        </w:docPartObj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sdt>
          <w:sdtPr>
            <w:id w:val="111145805"/>
            <w:bibliography/>
          </w:sdtPr>
          <w:sdtEndPr>
            <w:rPr>
              <w:rFonts w:asciiTheme="minorHAnsi" w:eastAsiaTheme="minorHAnsi" w:hAnsiTheme="minorHAnsi" w:cstheme="minorBidi"/>
              <w:color w:val="auto"/>
              <w:sz w:val="22"/>
              <w:szCs w:val="22"/>
            </w:rPr>
          </w:sdtEndPr>
          <w:sdtContent>
            <w:p w14:paraId="38B5E8E3" w14:textId="4CD9AA98" w:rsidR="00F63008" w:rsidRPr="00F63008" w:rsidRDefault="00F63008" w:rsidP="00F63008">
              <w:pPr>
                <w:pStyle w:val="Heading1"/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</w:pP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begin"/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instrText xml:space="preserve"> BIBLIOGRAPHY </w:instrText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separate"/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Hakim, L. (2018). </w:t>
              </w:r>
              <w:r w:rsidRPr="00F63008">
                <w:rPr>
                  <w:rFonts w:ascii="Times New Roman" w:hAnsi="Times New Roman" w:cs="Times New Roman"/>
                  <w:i/>
                  <w:iCs/>
                  <w:noProof/>
                  <w:color w:val="auto"/>
                  <w:sz w:val="24"/>
                  <w:szCs w:val="24"/>
                </w:rPr>
                <w:t>Bahasa Pemrograman (C# dan EmguCV).</w:t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 Yogyakarta: Deepublish.</w:t>
              </w:r>
            </w:p>
            <w:p w14:paraId="1258B51D" w14:textId="7792FA1E" w:rsidR="00B15C0B" w:rsidRPr="00F63008" w:rsidRDefault="00F63008" w:rsidP="00F63008">
              <w:r w:rsidRPr="00F63008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7BDC0D74" w14:textId="6411218E" w:rsidR="00F63008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Pramudit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, Diandra Raya. 2016. “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jual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ajak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unduh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Internet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tinjau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8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014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ak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Cipt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Hukum, Universitas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</w:t>
      </w:r>
    </w:p>
    <w:p w14:paraId="5B077F91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9B5C91F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Sri. 2016.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Jenis-jenis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sert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Fungsin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http://blog.unnes.ac.id/srirahayu/2016/02/15/jenis-jenis-program-aplikasi-beserta-fungsinya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ada 31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2020 jam 16.59 WIB.</w:t>
      </w:r>
    </w:p>
    <w:p w14:paraId="5DF1963B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81D4BD3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aha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Vivian, and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ismo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Hasihol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20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. Bahas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mrogr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JAVA: Dari 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Sampa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Z</w:t>
      </w:r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Balige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ublishing.</w:t>
      </w:r>
    </w:p>
    <w:p w14:paraId="36F290D4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2AAF12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lberschatz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braham. 1994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Operating System Concepts, Fourth Edition</w:t>
      </w:r>
      <w:r w:rsidRPr="00F109EE">
        <w:rPr>
          <w:rFonts w:ascii="Times New Roman" w:hAnsi="Times New Roman" w:cs="Times New Roman"/>
          <w:sz w:val="24"/>
          <w:szCs w:val="24"/>
        </w:rPr>
        <w:t xml:space="preserve">. Addison-Wesley. </w:t>
      </w:r>
    </w:p>
    <w:p w14:paraId="42F33539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74D9870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t xml:space="preserve">Stair, Ralph M. 2003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Principles of Information Systems, Sixth Edition</w:t>
      </w:r>
      <w:r w:rsidRPr="00F109EE">
        <w:rPr>
          <w:rFonts w:ascii="Times New Roman" w:hAnsi="Times New Roman" w:cs="Times New Roman"/>
          <w:sz w:val="24"/>
          <w:szCs w:val="24"/>
        </w:rPr>
        <w:t>. Thomson Learning, Inc</w:t>
      </w:r>
    </w:p>
    <w:p w14:paraId="46DDB42A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25580E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Tirtadarm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Edo, Agung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Eko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Budi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Waspad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nd Elda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ranzi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asjf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18. “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Kajia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ran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esain UX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al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>) - UI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nta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Muk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) Mobile Applicatio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ategor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Online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Gay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idu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r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Masyarakat Urban</w:t>
      </w:r>
      <w:r w:rsidRPr="00F109EE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ek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Magister Desain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o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: 10.25105/</w:t>
      </w:r>
      <w:proofErr w:type="gramStart"/>
      <w:r w:rsidRPr="00F109EE">
        <w:rPr>
          <w:rFonts w:ascii="Times New Roman" w:hAnsi="Times New Roman" w:cs="Times New Roman"/>
          <w:sz w:val="24"/>
          <w:szCs w:val="24"/>
        </w:rPr>
        <w:t>jsrr.v</w:t>
      </w:r>
      <w:proofErr w:type="gramEnd"/>
      <w:r w:rsidRPr="00F109EE">
        <w:rPr>
          <w:rFonts w:ascii="Times New Roman" w:hAnsi="Times New Roman" w:cs="Times New Roman"/>
          <w:sz w:val="24"/>
          <w:szCs w:val="24"/>
        </w:rPr>
        <w:t>1i1.4046.</w:t>
      </w:r>
    </w:p>
    <w:p w14:paraId="654003D9" w14:textId="77777777" w:rsidR="00B15C0B" w:rsidRDefault="00B15C0B" w:rsidP="00B15C0B">
      <w:pPr>
        <w:spacing w:line="240" w:lineRule="auto"/>
      </w:pPr>
    </w:p>
    <w:p w14:paraId="35319094" w14:textId="77777777" w:rsidR="00FE4013" w:rsidRPr="00B55FA1" w:rsidRDefault="00FE4013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FE4013" w:rsidRPr="00B55FA1" w:rsidSect="006745BD">
      <w:pgSz w:w="12240" w:h="15840" w:code="1"/>
      <w:pgMar w:top="1701" w:right="1418" w:bottom="1418" w:left="2268" w:header="720" w:footer="17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4439E0"/>
    <w:multiLevelType w:val="hybridMultilevel"/>
    <w:tmpl w:val="D5A6F2C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F11E98"/>
    <w:multiLevelType w:val="multilevel"/>
    <w:tmpl w:val="E5B633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8D22E44"/>
    <w:multiLevelType w:val="multilevel"/>
    <w:tmpl w:val="3766BD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4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6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6200" w:hanging="1800"/>
      </w:pPr>
      <w:rPr>
        <w:rFonts w:hint="default"/>
      </w:rPr>
    </w:lvl>
  </w:abstractNum>
  <w:abstractNum w:abstractNumId="3" w15:restartNumberingAfterBreak="0">
    <w:nsid w:val="2DE03596"/>
    <w:multiLevelType w:val="multilevel"/>
    <w:tmpl w:val="1116B4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320" w:hanging="1800"/>
      </w:pPr>
      <w:rPr>
        <w:rFonts w:hint="default"/>
      </w:rPr>
    </w:lvl>
  </w:abstractNum>
  <w:abstractNum w:abstractNumId="4" w15:restartNumberingAfterBreak="0">
    <w:nsid w:val="43735D14"/>
    <w:multiLevelType w:val="hybridMultilevel"/>
    <w:tmpl w:val="2EBE8F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7E618CB"/>
    <w:multiLevelType w:val="hybridMultilevel"/>
    <w:tmpl w:val="C5D2C4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AA72675"/>
    <w:multiLevelType w:val="multilevel"/>
    <w:tmpl w:val="1322790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4B3B61D0"/>
    <w:multiLevelType w:val="hybridMultilevel"/>
    <w:tmpl w:val="B210BD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1930AAA"/>
    <w:multiLevelType w:val="hybridMultilevel"/>
    <w:tmpl w:val="59DEFE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4EF3B7C"/>
    <w:multiLevelType w:val="multilevel"/>
    <w:tmpl w:val="98EC1D3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10" w15:restartNumberingAfterBreak="0">
    <w:nsid w:val="7A962F5E"/>
    <w:multiLevelType w:val="hybridMultilevel"/>
    <w:tmpl w:val="B142C6DA"/>
    <w:lvl w:ilvl="0" w:tplc="6A0CE4D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8"/>
  </w:num>
  <w:num w:numId="2">
    <w:abstractNumId w:val="9"/>
  </w:num>
  <w:num w:numId="3">
    <w:abstractNumId w:val="2"/>
  </w:num>
  <w:num w:numId="4">
    <w:abstractNumId w:val="3"/>
  </w:num>
  <w:num w:numId="5">
    <w:abstractNumId w:val="6"/>
  </w:num>
  <w:num w:numId="6">
    <w:abstractNumId w:val="1"/>
  </w:num>
  <w:num w:numId="7">
    <w:abstractNumId w:val="10"/>
  </w:num>
  <w:num w:numId="8">
    <w:abstractNumId w:val="7"/>
  </w:num>
  <w:num w:numId="9">
    <w:abstractNumId w:val="4"/>
  </w:num>
  <w:num w:numId="10">
    <w:abstractNumId w:val="0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0250"/>
    <w:rsid w:val="0004610F"/>
    <w:rsid w:val="00066ED9"/>
    <w:rsid w:val="000F27A6"/>
    <w:rsid w:val="000F57FB"/>
    <w:rsid w:val="000F69DD"/>
    <w:rsid w:val="00103E41"/>
    <w:rsid w:val="0010678F"/>
    <w:rsid w:val="00137091"/>
    <w:rsid w:val="00140105"/>
    <w:rsid w:val="001C2570"/>
    <w:rsid w:val="00213E96"/>
    <w:rsid w:val="00247FD4"/>
    <w:rsid w:val="00280250"/>
    <w:rsid w:val="00281F25"/>
    <w:rsid w:val="0030729A"/>
    <w:rsid w:val="00322303"/>
    <w:rsid w:val="00350671"/>
    <w:rsid w:val="00357DAF"/>
    <w:rsid w:val="00392883"/>
    <w:rsid w:val="003D59AF"/>
    <w:rsid w:val="00423B19"/>
    <w:rsid w:val="0045565D"/>
    <w:rsid w:val="004A2FE0"/>
    <w:rsid w:val="004A31EA"/>
    <w:rsid w:val="004B268F"/>
    <w:rsid w:val="004C44D3"/>
    <w:rsid w:val="004C7DC5"/>
    <w:rsid w:val="004F7530"/>
    <w:rsid w:val="00530B8D"/>
    <w:rsid w:val="00563509"/>
    <w:rsid w:val="00582B7B"/>
    <w:rsid w:val="005D67DC"/>
    <w:rsid w:val="005F0F49"/>
    <w:rsid w:val="005F7C56"/>
    <w:rsid w:val="006745BD"/>
    <w:rsid w:val="00687323"/>
    <w:rsid w:val="00697110"/>
    <w:rsid w:val="00697353"/>
    <w:rsid w:val="00697A29"/>
    <w:rsid w:val="006D6F93"/>
    <w:rsid w:val="006E0257"/>
    <w:rsid w:val="00720405"/>
    <w:rsid w:val="00752FAC"/>
    <w:rsid w:val="00753E9B"/>
    <w:rsid w:val="007A51E6"/>
    <w:rsid w:val="007F76F7"/>
    <w:rsid w:val="008B35C3"/>
    <w:rsid w:val="008D5165"/>
    <w:rsid w:val="008F3341"/>
    <w:rsid w:val="009569F8"/>
    <w:rsid w:val="009F2381"/>
    <w:rsid w:val="00A863C6"/>
    <w:rsid w:val="00AD595A"/>
    <w:rsid w:val="00B15C0B"/>
    <w:rsid w:val="00B3064A"/>
    <w:rsid w:val="00B3248B"/>
    <w:rsid w:val="00B35DD8"/>
    <w:rsid w:val="00B55FA1"/>
    <w:rsid w:val="00BA009B"/>
    <w:rsid w:val="00BB0765"/>
    <w:rsid w:val="00C12245"/>
    <w:rsid w:val="00C330F0"/>
    <w:rsid w:val="00C72857"/>
    <w:rsid w:val="00C80CA1"/>
    <w:rsid w:val="00CA14E4"/>
    <w:rsid w:val="00D03CFD"/>
    <w:rsid w:val="00D14BE1"/>
    <w:rsid w:val="00D25BFE"/>
    <w:rsid w:val="00E50B64"/>
    <w:rsid w:val="00E62184"/>
    <w:rsid w:val="00E74172"/>
    <w:rsid w:val="00E81EDF"/>
    <w:rsid w:val="00EB030F"/>
    <w:rsid w:val="00F053A2"/>
    <w:rsid w:val="00F63008"/>
    <w:rsid w:val="00F71FB1"/>
    <w:rsid w:val="00F86168"/>
    <w:rsid w:val="00FB5167"/>
    <w:rsid w:val="00FD1740"/>
    <w:rsid w:val="00FE40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A5FDCF"/>
  <w15:chartTrackingRefBased/>
  <w15:docId w15:val="{E12A3857-72A2-4F38-91F3-202230EBF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300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5BFE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B306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6300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630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1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1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1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1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7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7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5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1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png"/><Relationship Id="rId18" Type="http://schemas.openxmlformats.org/officeDocument/2006/relationships/image" Target="media/image13.jpeg"/><Relationship Id="rId26" Type="http://schemas.openxmlformats.org/officeDocument/2006/relationships/image" Target="media/image21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2" Type="http://schemas.openxmlformats.org/officeDocument/2006/relationships/numbering" Target="numbering.xml"/><Relationship Id="rId16" Type="http://schemas.openxmlformats.org/officeDocument/2006/relationships/image" Target="media/image11.jpe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jpeg"/><Relationship Id="rId24" Type="http://schemas.openxmlformats.org/officeDocument/2006/relationships/image" Target="media/image19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png"/><Relationship Id="rId10" Type="http://schemas.openxmlformats.org/officeDocument/2006/relationships/image" Target="media/image5.png"/><Relationship Id="rId19" Type="http://schemas.openxmlformats.org/officeDocument/2006/relationships/image" Target="media/image14.jpe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gif"/><Relationship Id="rId14" Type="http://schemas.openxmlformats.org/officeDocument/2006/relationships/image" Target="media/image9.png"/><Relationship Id="rId22" Type="http://schemas.openxmlformats.org/officeDocument/2006/relationships/image" Target="media/image17.jpeg"/><Relationship Id="rId27" Type="http://schemas.openxmlformats.org/officeDocument/2006/relationships/image" Target="media/image22.png"/><Relationship Id="rId30" Type="http://schemas.openxmlformats.org/officeDocument/2006/relationships/image" Target="media/image2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uq18</b:Tag>
    <b:SourceType>Book</b:SourceType>
    <b:Guid>{D8046513-84B6-4555-AE0E-5B6CB35D9D43}</b:Guid>
    <b:Author>
      <b:Author>
        <b:NameList>
          <b:Person>
            <b:Last>Hakim</b:Last>
            <b:First>Luqman</b:First>
          </b:Person>
        </b:NameList>
      </b:Author>
    </b:Author>
    <b:Title>Bahasa Pemrograman (C# dan EmguCV)</b:Title>
    <b:Year>2018</b:Year>
    <b:City>Yogyakarta</b:City>
    <b:Publisher>Deepublish</b:Publisher>
    <b:RefOrder>2</b:RefOrder>
  </b:Source>
  <b:Source>
    <b:Tag>Pra16</b:Tag>
    <b:SourceType>JournalArticle</b:SourceType>
    <b:Guid>{46502E13-C9FF-4E83-AABB-213B215C6D74}</b:Guid>
    <b:Title>Penjualan Program Komputer Bajakan Yang Diunduh Dari Internet Ditinjau Dari Undang-undang Nomor 28 Tahun 2014 Tentang Hak Cipta</b:Title>
    <b:Year>2016</b:Year>
    <b:City>Jember</b:City>
    <b:Publisher>Universitas Jember</b:Publisher>
    <b:Author>
      <b:Author>
        <b:NameList>
          <b:Person>
            <b:Last>Pramuditya</b:Last>
            <b:First>Diandra</b:First>
            <b:Middle>Raya</b:Middle>
          </b:Person>
        </b:NameList>
      </b:Author>
    </b:Author>
    <b:JournalName>Skripsi</b:JournalName>
    <b:RefOrder>1</b:RefOrder>
  </b:Source>
</b:Sources>
</file>

<file path=customXml/itemProps1.xml><?xml version="1.0" encoding="utf-8"?>
<ds:datastoreItem xmlns:ds="http://schemas.openxmlformats.org/officeDocument/2006/customXml" ds:itemID="{C29DBABF-8E10-4F54-BC28-8792E3DE4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5</TotalTime>
  <Pages>39</Pages>
  <Words>4811</Words>
  <Characters>27428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jar</dc:creator>
  <cp:keywords/>
  <dc:description/>
  <cp:lastModifiedBy>HUMAS</cp:lastModifiedBy>
  <cp:revision>20</cp:revision>
  <cp:lastPrinted>2020-12-30T23:07:00Z</cp:lastPrinted>
  <dcterms:created xsi:type="dcterms:W3CDTF">2020-12-08T06:50:00Z</dcterms:created>
  <dcterms:modified xsi:type="dcterms:W3CDTF">2021-01-05T04:04:00Z</dcterms:modified>
</cp:coreProperties>
</file>